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0958D2E9" w:rsidR="007C6A64" w:rsidRDefault="007C6A64">
      <w:pPr>
        <w:spacing w:line="240" w:lineRule="auto"/>
        <w:jc w:val="both"/>
        <w:rPr>
          <w:rFonts w:eastAsiaTheme="minorEastAsia"/>
        </w:rPr>
      </w:pPr>
      <w:r>
        <w:t xml:space="preserve">The IBM is designed to mimic individual variation in growth for an </w:t>
      </w:r>
      <w:ins w:id="0" w:author="Punt, Andre (O&amp;A, Hobart)" w:date="2019-06-25T13:37:00Z">
        <w:r w:rsidR="008072BE">
          <w:t>un</w:t>
        </w:r>
      </w:ins>
      <w:r>
        <w:t>exploited fishery. The model runs for 100 years. Generally, all fish within each simulation are subject to the same baseline life history parameters</w:t>
      </w:r>
      <w:r w:rsidR="002E43FF">
        <w:t xml:space="preserve">, with </w:t>
      </w:r>
      <w:r w:rsidR="005B3CD6">
        <w:t>three</w:t>
      </w:r>
      <w:r w:rsidR="002E43FF">
        <w:t xml:space="preserve"> growth </w:t>
      </w:r>
      <w:r w:rsidR="005B3CD6">
        <w:t>“</w:t>
      </w:r>
      <w:r w:rsidR="00D9060A">
        <w:t>r</w:t>
      </w:r>
      <w:r w:rsidR="002E43FF">
        <w:t>egimes</w:t>
      </w:r>
      <w:r w:rsidR="005B3CD6">
        <w:t>”</w:t>
      </w:r>
      <w:r w:rsidR="002E43FF">
        <w:t xml:space="preserve"> (defined by distinct </w:t>
      </w:r>
      <w:ins w:id="1" w:author="Punt, Andre (O&amp;A, Hobart)" w:date="2019-06-25T13:37:00Z">
        <w:r w:rsidR="008072BE">
          <w:t xml:space="preserve">values for the </w:t>
        </w:r>
      </w:ins>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6E09BE">
        <w:rPr>
          <w:rFonts w:eastAsiaTheme="minorEastAsia"/>
        </w:rPr>
        <w:t xml:space="preserve">A.1.4 Assigning </w:t>
      </w:r>
      <w:proofErr w:type="spellStart"/>
      <w:r w:rsidR="006E09BE">
        <w:rPr>
          <w:rFonts w:eastAsiaTheme="minorEastAsia"/>
        </w:rPr>
        <w:t>Spatio</w:t>
      </w:r>
      <w:proofErr w:type="spellEnd"/>
      <w:r w:rsidR="006E09BE">
        <w:rPr>
          <w:rFonts w:eastAsiaTheme="minorEastAsia"/>
        </w:rPr>
        <w:t>-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166452ED" w:rsidR="00EC667E" w:rsidRDefault="00A415FF"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912782">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30E973D3" w:rsidR="00EC667E" w:rsidRDefault="00A415FF"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912782">
        <w:rPr>
          <w:noProof/>
        </w:rPr>
        <w:t>2</w:t>
      </w:r>
      <w:r w:rsidR="00162700">
        <w:fldChar w:fldCharType="end"/>
      </w:r>
    </w:p>
    <w:p w14:paraId="45398842" w14:textId="14A75AEE"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w:t>
      </w:r>
      <w:r w:rsidR="00775178">
        <w:t xml:space="preserve"> </w:t>
      </w:r>
      <w:r w:rsidR="005B3CD6">
        <w:t xml:space="preserve">for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6E09BE">
        <w:t>Table A</w:t>
      </w:r>
      <w:r w:rsidR="006E09BE">
        <w:rPr>
          <w:noProof/>
        </w:rPr>
        <w:t>1</w:t>
      </w:r>
      <w:r w:rsidR="00756645">
        <w:fldChar w:fldCharType="end"/>
      </w:r>
      <w:r w:rsidR="00756645">
        <w:t>)</w:t>
      </w:r>
      <w:r w:rsidR="005B3CD6">
        <w:t>.</w:t>
      </w:r>
      <w:r w:rsidR="00775178">
        <w:t xml:space="preserve"> </w:t>
      </w:r>
      <w:r w:rsidR="003B6653">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3B6653">
        <w:t>was selected so that the growth increment could vary by</w:t>
      </w:r>
      <w:r w:rsidR="001467B0">
        <w:t xml:space="preserve"> up to </w:t>
      </w:r>
      <w:r w:rsidR="003B6653">
        <w:t xml:space="preserve">approximately </w:t>
      </w:r>
      <w:r w:rsidR="00204BEC">
        <w:t>±1</w:t>
      </w:r>
      <w:r w:rsidR="003B6653">
        <w:t>0%</w:t>
      </w:r>
      <w:r w:rsidR="00204BEC">
        <w:t>,</w:t>
      </w:r>
      <w:r w:rsidR="00A873FB">
        <w:t xml:space="preserve"> similar to the </w:t>
      </w:r>
      <w:commentRangeStart w:id="2"/>
      <w:commentRangeStart w:id="3"/>
      <w:r w:rsidR="00A873FB">
        <w:t>targeted contrast for our synthetic populations</w:t>
      </w:r>
      <w:commentRangeEnd w:id="2"/>
      <w:r w:rsidR="008072BE">
        <w:rPr>
          <w:rStyle w:val="CommentReference"/>
          <w:rFonts w:eastAsiaTheme="minorHAnsi"/>
          <w:iCs w:val="0"/>
          <w:spacing w:val="0"/>
          <w:kern w:val="0"/>
          <w:lang w:val="en-US"/>
        </w:rPr>
        <w:commentReference w:id="2"/>
      </w:r>
      <w:commentRangeEnd w:id="3"/>
      <w:r w:rsidR="00EB01F4">
        <w:rPr>
          <w:rStyle w:val="CommentReference"/>
          <w:rFonts w:eastAsiaTheme="minorHAnsi"/>
          <w:iCs w:val="0"/>
          <w:spacing w:val="0"/>
          <w:kern w:val="0"/>
          <w:lang w:val="en-US"/>
        </w:rPr>
        <w:commentReference w:id="3"/>
      </w:r>
      <w:r w:rsidR="00A873FB">
        <w:t>.</w:t>
      </w:r>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7E908F44" w:rsidR="00756645" w:rsidRDefault="00E373E1" w:rsidP="00A22AB0">
      <w:pPr>
        <w:spacing w:line="240" w:lineRule="auto"/>
        <w:jc w:val="both"/>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After recruitment, all fish are subject to mortality</w:t>
      </w:r>
      <w:r w:rsidRPr="00D55CA8">
        <w:rPr>
          <w:lang w:val="en"/>
        </w:rPr>
        <w:t xml:space="preserve"> </w:t>
      </w:r>
      <w:r>
        <w:rPr>
          <w:lang w:val="en"/>
        </w:rPr>
        <w:t>which in consists only of natural mortality (</w:t>
      </w:r>
      <w:r w:rsidR="00D9060A">
        <w:rPr>
          <w:i/>
          <w:lang w:val="en"/>
        </w:rPr>
        <w:t>M</w:t>
      </w:r>
      <w:r w:rsidR="00A4485A">
        <w:rPr>
          <w:i/>
          <w:lang w:val="en"/>
        </w:rPr>
        <w:t xml:space="preserve">; </w:t>
      </w:r>
      <w:r w:rsidR="00A4485A" w:rsidRPr="00A4485A">
        <w:rPr>
          <w:lang w:val="en"/>
        </w:rPr>
        <w:t>set</w:t>
      </w:r>
      <w:r>
        <w:rPr>
          <w:lang w:val="en"/>
        </w:rPr>
        <w:t xml:space="preserve"> to 0.25yr</w:t>
      </w:r>
      <w:r w:rsidRPr="000B13A7">
        <w:rPr>
          <w:vertAlign w:val="superscript"/>
          <w:lang w:val="en"/>
        </w:rPr>
        <w:t>-1</w:t>
      </w:r>
      <w:r>
        <w:rPr>
          <w:lang w:val="en"/>
        </w:rPr>
        <w:t xml:space="preserve"> for all ages </w:t>
      </w:r>
      <w:r w:rsidR="00D9060A">
        <w:rPr>
          <w:lang w:val="en"/>
        </w:rPr>
        <w:t>and</w:t>
      </w:r>
      <w:r>
        <w:rPr>
          <w:lang w:val="en"/>
        </w:rPr>
        <w:t xml:space="preserve">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sidRPr="0065797E">
        <w:t>.</w:t>
      </w:r>
      <w:r w:rsidRPr="0065797E">
        <w:rPr>
          <w:lang w:val="en"/>
        </w:rPr>
        <w:t xml:space="preserve"> </w:t>
      </w:r>
      <w:r w:rsidR="00756645" w:rsidRPr="0065797E">
        <w:t xml:space="preserve">An individual surviving the year is simulated by randomly drawing a number </w:t>
      </w:r>
      <w:r w:rsidR="00756645" w:rsidRPr="0065797E">
        <w:rPr>
          <w:i/>
        </w:rPr>
        <w:t>u</w:t>
      </w:r>
      <w:r w:rsidR="00756645" w:rsidRPr="0065797E">
        <w:t xml:space="preserve"> from </w:t>
      </w:r>
      <w:proofErr w:type="gramStart"/>
      <w:r w:rsidR="00756645" w:rsidRPr="0065797E">
        <w:t>U[</w:t>
      </w:r>
      <w:proofErr w:type="gramEnd"/>
      <w:r w:rsidR="00756645" w:rsidRPr="0065797E">
        <w:t>0,1] and allowing the individual to survive if this number is less than exp(-</w:t>
      </w:r>
      <w:r w:rsidR="00756645" w:rsidRPr="0065797E">
        <w:rPr>
          <w:i/>
        </w:rPr>
        <w:t>M</w:t>
      </w:r>
      <w:r w:rsidR="00756645" w:rsidRPr="0065797E">
        <w:t>)</w:t>
      </w:r>
      <w:r w:rsidRPr="0065797E">
        <w:t>.</w:t>
      </w:r>
    </w:p>
    <w:p w14:paraId="0AD51838" w14:textId="77777777" w:rsidR="00A4485A" w:rsidRPr="0065797E" w:rsidRDefault="00A4485A" w:rsidP="00A22AB0">
      <w:pPr>
        <w:spacing w:line="240" w:lineRule="auto"/>
        <w:jc w:val="both"/>
        <w:rPr>
          <w:lang w:val="en"/>
        </w:rPr>
      </w:pPr>
    </w:p>
    <w:p w14:paraId="7341A3A2" w14:textId="60021729" w:rsidR="00756645" w:rsidDel="000806E3" w:rsidRDefault="00A415FF" w:rsidP="000806E3">
      <w:pPr>
        <w:pStyle w:val="Caption"/>
        <w:rPr>
          <w:del w:id="4" w:author="Maia Kapur" w:date="2019-06-26T13:33:00Z"/>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y,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1                                for a=1</m:t>
                  </m:r>
                </m:e>
              </m:m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
                  <m:r>
                    <w:rPr>
                      <w:rFonts w:ascii="Cambria Math" w:hAnsi="Cambria Math"/>
                      <w:szCs w:val="24"/>
                    </w:rPr>
                    <m:t xml:space="preserve">    </m:t>
                  </m:r>
                  <m:r>
                    <w:rPr>
                      <w:rFonts w:ascii="Cambria Math" w:hAnsi="Cambria Math"/>
                    </w:rPr>
                    <m:t>f</m:t>
                  </m:r>
                  <m:r>
                    <w:rPr>
                      <w:rFonts w:ascii="Cambria Math" w:eastAsiaTheme="majorEastAsia" w:hAnsi="Cambria Math"/>
                      <w:szCs w:val="24"/>
                    </w:rPr>
                    <m:t xml:space="preserve">or 2≤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
          </m:e>
        </m:d>
      </m:oMath>
      <w:r w:rsidR="00756645">
        <w:rPr>
          <w:szCs w:val="24"/>
        </w:rPr>
        <w:t xml:space="preserve"> </w:t>
      </w:r>
      <w:r w:rsidR="00756645">
        <w:rPr>
          <w:szCs w:val="24"/>
        </w:rPr>
        <w:tab/>
      </w:r>
      <w:r w:rsidR="00756645">
        <w:rPr>
          <w:szCs w:val="24"/>
        </w:rPr>
        <w:tab/>
      </w:r>
      <w:r w:rsidR="00756645">
        <w:rPr>
          <w:szCs w:val="24"/>
        </w:rPr>
        <w:tab/>
      </w:r>
      <w:r w:rsidR="00756645">
        <w:rPr>
          <w:szCs w:val="24"/>
        </w:rPr>
        <w:tab/>
      </w:r>
      <w:r w:rsidR="00756645">
        <w:t xml:space="preserve">App. Equation </w:t>
      </w:r>
      <w:r w:rsidR="00756645">
        <w:rPr>
          <w:iCs w:val="0"/>
        </w:rPr>
        <w:fldChar w:fldCharType="begin"/>
      </w:r>
      <w:r w:rsidR="00756645">
        <w:instrText xml:space="preserve"> SEQ App._Equation \* ARABIC </w:instrText>
      </w:r>
      <w:r w:rsidR="00756645">
        <w:rPr>
          <w:iCs w:val="0"/>
        </w:rPr>
        <w:fldChar w:fldCharType="separate"/>
      </w:r>
      <w:r w:rsidR="00912782">
        <w:rPr>
          <w:noProof/>
        </w:rPr>
        <w:t>3</w:t>
      </w:r>
      <w:r w:rsidR="00756645">
        <w:rPr>
          <w:iCs w:val="0"/>
        </w:rPr>
        <w:fldChar w:fldCharType="end"/>
      </w:r>
    </w:p>
    <w:p w14:paraId="57C85AC4" w14:textId="6D2D2CB4" w:rsidR="000806E3" w:rsidRDefault="000806E3" w:rsidP="000806E3">
      <w:pPr>
        <w:rPr>
          <w:ins w:id="5" w:author="Maia Kapur" w:date="2019-06-26T13:33:00Z"/>
          <w:lang w:val="en"/>
        </w:rPr>
      </w:pPr>
    </w:p>
    <w:p w14:paraId="0BE39C36" w14:textId="728D7EA8" w:rsidR="007F0D1A" w:rsidRDefault="000806E3" w:rsidP="007F0D1A">
      <w:pPr>
        <w:spacing w:line="240" w:lineRule="auto"/>
        <w:ind w:firstLine="360"/>
        <w:jc w:val="both"/>
        <w:rPr>
          <w:iCs/>
          <w:lang w:val="en"/>
        </w:rPr>
      </w:pPr>
      <w:r>
        <w:rPr>
          <w:lang w:val="en"/>
        </w:rPr>
        <w:t>We initialized the population</w:t>
      </w:r>
      <w:r w:rsidR="002C3F5B">
        <w:rPr>
          <w:lang w:val="en"/>
        </w:rPr>
        <w:t xml:space="preserve"> in year </w:t>
      </w:r>
      <w:r w:rsidR="00CD1ABD">
        <w:rPr>
          <w:lang w:val="en"/>
        </w:rPr>
        <w:t>zero at</w:t>
      </w:r>
      <w:r>
        <w:rPr>
          <w:lang w:val="en"/>
        </w:rPr>
        <w:t xml:space="preserve"> equilibrium</w:t>
      </w:r>
      <w:r w:rsidR="00AE44B1">
        <w:rPr>
          <w:lang w:val="en"/>
        </w:rPr>
        <w:t xml:space="preserve"> as follows</w:t>
      </w:r>
      <w:r w:rsidR="007F0D1A">
        <w:rPr>
          <w:lang w:val="en"/>
        </w:rPr>
        <w:t xml:space="preserve">. </w:t>
      </w:r>
      <w:r w:rsidR="007F0D1A">
        <w:rPr>
          <w:iCs/>
          <w:lang w:val="en"/>
        </w:rPr>
        <w:t xml:space="preserve">The number of </w:t>
      </w:r>
      <w:proofErr w:type="gramStart"/>
      <w:r w:rsidR="007F0D1A">
        <w:rPr>
          <w:iCs/>
          <w:lang w:val="en"/>
        </w:rPr>
        <w:t>fish</w:t>
      </w:r>
      <w:proofErr w:type="gramEnd"/>
      <w:r w:rsidR="007F0D1A">
        <w:rPr>
          <w:iCs/>
          <w:lang w:val="en"/>
        </w:rPr>
        <w:t xml:space="preserve"> in the system is scaled by </w:t>
      </w:r>
      <w:r w:rsidR="007F0D1A" w:rsidRPr="000D471B">
        <w:rPr>
          <w:i/>
          <w:iCs/>
          <w:lang w:val="en"/>
        </w:rPr>
        <w:t>R</w:t>
      </w:r>
      <w:r w:rsidR="007F0D1A" w:rsidRPr="009108AE">
        <w:rPr>
          <w:iCs/>
          <w:vertAlign w:val="subscript"/>
          <w:lang w:val="en"/>
        </w:rPr>
        <w:t>0</w:t>
      </w:r>
      <w:r w:rsidR="007F0D1A">
        <w:rPr>
          <w:iCs/>
          <w:vertAlign w:val="subscript"/>
          <w:lang w:val="en"/>
        </w:rPr>
        <w:t>,</w:t>
      </w:r>
      <w:r w:rsidR="007F0D1A">
        <w:rPr>
          <w:iCs/>
          <w:lang w:val="en"/>
        </w:rPr>
        <w:t xml:space="preserve"> or the expected number of recruits for an unfished population. For computational efficiency we set </w:t>
      </w:r>
      <w:r w:rsidR="007F0D1A" w:rsidRPr="000D471B">
        <w:rPr>
          <w:i/>
          <w:iCs/>
          <w:lang w:val="en"/>
        </w:rPr>
        <w:t>R</w:t>
      </w:r>
      <w:r w:rsidR="007F0D1A" w:rsidRPr="000D471B">
        <w:rPr>
          <w:iCs/>
          <w:vertAlign w:val="subscript"/>
          <w:lang w:val="en"/>
        </w:rPr>
        <w:t>0</w:t>
      </w:r>
      <w:r w:rsidR="007F0D1A">
        <w:rPr>
          <w:iCs/>
          <w:lang w:val="en"/>
        </w:rPr>
        <w:t xml:space="preserve">=-22 (see sensitivities on sample size in later sections). </w:t>
      </w:r>
      <w:r w:rsidR="00293988">
        <w:rPr>
          <w:iCs/>
          <w:lang w:val="en"/>
        </w:rPr>
        <w:t xml:space="preserve"> </w:t>
      </w:r>
    </w:p>
    <w:p w14:paraId="7918E45B" w14:textId="63EAA38C" w:rsidR="000806E3" w:rsidRPr="00665E9F" w:rsidRDefault="000806E3" w:rsidP="00665E9F"/>
    <w:p w14:paraId="0F83C05A" w14:textId="4B8EA6D2" w:rsidR="000806E3" w:rsidRDefault="00A415FF" w:rsidP="00665E9F">
      <w:pPr>
        <w:pStyle w:val="Caption"/>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cs="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cs="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or 1≤a&lt;</m:t>
                        </m:r>
                        <m:r>
                          <w:rPr>
                            <w:rFonts w:ascii="Cambria Math" w:eastAsiaTheme="majorEastAsia" w:hAnsi="Cambria Math"/>
                            <w:szCs w:val="24"/>
                          </w:rPr>
                          <m:t xml:space="preserve"> </m:t>
                        </m:r>
                      </m:e>
                    </m:mr>
                  </m:m>
                  <m:sSub>
                    <m:sSubPr>
                      <m:ctrlPr>
                        <w:rPr>
                          <w:rFonts w:ascii="Cambria Math" w:eastAsiaTheme="majorEastAsia" w:hAnsi="Cambria Math"/>
                          <w:i/>
                          <w:sz w:val="22"/>
                          <w:szCs w:val="24"/>
                        </w:rPr>
                      </m:ctrlPr>
                    </m:sSubPr>
                    <m:e>
                      <w:bookmarkStart w:id="6" w:name="_GoBack"/>
                      <w:bookmarkEnd w:id="6"/>
                      <m:r>
                        <w:rPr>
                          <w:rFonts w:ascii="Cambria Math" w:eastAsiaTheme="majorEastAsia" w:hAnsi="Cambria Math"/>
                          <w:szCs w:val="24"/>
                        </w:rPr>
                        <m:t>a</m:t>
                      </m:r>
                    </m:e>
                    <m:sub>
                      <m:r>
                        <w:rPr>
                          <w:rFonts w:ascii="Cambria Math" w:eastAsiaTheme="majorEastAsia" w:hAnsi="Cambria Math"/>
                          <w:szCs w:val="24"/>
                        </w:rPr>
                        <m:t>2</m:t>
                      </m:r>
                    </m:sub>
                  </m:sSub>
                  <m:ctrlPr>
                    <w:rPr>
                      <w:rFonts w:ascii="Cambria Math" w:eastAsia="Cambria Math" w:hAnsi="Cambria Math" w:cs="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cs="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mr>
            </m:m>
          </m:e>
        </m:d>
      </m:oMath>
      <w:r w:rsidR="00F27D7C">
        <w:rPr>
          <w:szCs w:val="24"/>
        </w:rPr>
        <w:tab/>
      </w:r>
      <w:r w:rsidR="00F27D7C">
        <w:rPr>
          <w:szCs w:val="24"/>
        </w:rPr>
        <w:tab/>
      </w:r>
      <w:r w:rsidR="00F27D7C">
        <w:rPr>
          <w:szCs w:val="24"/>
        </w:rPr>
        <w:tab/>
      </w:r>
      <w:r w:rsidR="00F27D7C">
        <w:rPr>
          <w:szCs w:val="24"/>
        </w:rPr>
        <w:tab/>
      </w:r>
      <w:r w:rsidR="00F27D7C">
        <w:rPr>
          <w:szCs w:val="24"/>
        </w:rPr>
        <w:tab/>
      </w:r>
      <w:r w:rsidR="00F27D7C">
        <w:rPr>
          <w:szCs w:val="24"/>
        </w:rPr>
        <w:tab/>
      </w:r>
      <w:r w:rsidR="00F27D7C">
        <w:t xml:space="preserve">App. Equation </w:t>
      </w:r>
      <w:r w:rsidR="00F27D7C">
        <w:fldChar w:fldCharType="begin"/>
      </w:r>
      <w:r w:rsidR="00F27D7C">
        <w:instrText xml:space="preserve"> SEQ App._Equation \* ARABIC </w:instrText>
      </w:r>
      <w:r w:rsidR="00F27D7C">
        <w:fldChar w:fldCharType="separate"/>
      </w:r>
      <w:r w:rsidR="00912782">
        <w:rPr>
          <w:noProof/>
        </w:rPr>
        <w:t>4</w:t>
      </w:r>
      <w:r w:rsidR="00F27D7C">
        <w:fldChar w:fldCharType="end"/>
      </w:r>
    </w:p>
    <w:p w14:paraId="411B437B" w14:textId="627F9D5C" w:rsidR="00293988" w:rsidRDefault="00293988" w:rsidP="00756645">
      <w:pPr>
        <w:spacing w:line="240" w:lineRule="auto"/>
        <w:jc w:val="both"/>
      </w:pPr>
      <w:r>
        <w:rPr>
          <w:iCs/>
          <w:lang w:val="en"/>
        </w:rPr>
        <w:t xml:space="preserve">Lengths and weights for each individual in year 0 are calculated as in App. Equations 1 and 2. </w:t>
      </w:r>
      <w:r w:rsidRPr="005B56D9">
        <w:t>The starting stock spawning biomass (</w:t>
      </w:r>
      <w:r w:rsidRPr="00000AF0">
        <w:rPr>
          <w:i/>
        </w:rPr>
        <w:t>SSB</w:t>
      </w:r>
      <w:r w:rsidRPr="00000AF0">
        <w:rPr>
          <w:i/>
          <w:vertAlign w:val="subscript"/>
        </w:rPr>
        <w:t>0</w:t>
      </w:r>
      <w:r w:rsidRPr="005B56D9">
        <w:t>) is calculated using the sum</w:t>
      </w:r>
      <w:r w:rsidR="000754A3">
        <w:t xml:space="preserve"> of expected weights, maturities, and numbers of individuals at all ages </w:t>
      </w:r>
      <w:r>
        <w:t>in year 0</w:t>
      </w:r>
      <w:r w:rsidR="000754A3">
        <w:t>. M</w:t>
      </w:r>
      <w:r>
        <w:t xml:space="preserve">aturity </w:t>
      </w:r>
      <w:r w:rsidR="00781DEE">
        <w:t xml:space="preserve">is </w:t>
      </w:r>
      <w:r>
        <w:t xml:space="preserve">given by Equation </w:t>
      </w:r>
      <w:r w:rsidR="00912782">
        <w:t>7</w:t>
      </w:r>
      <w:r>
        <w:t>a:</w:t>
      </w:r>
    </w:p>
    <w:p w14:paraId="1FC724CF" w14:textId="77777777" w:rsidR="00912782" w:rsidRDefault="00912782" w:rsidP="00756645">
      <w:pPr>
        <w:spacing w:line="240" w:lineRule="auto"/>
        <w:jc w:val="both"/>
      </w:pPr>
    </w:p>
    <w:p w14:paraId="29A99D33" w14:textId="2E8CD44B" w:rsidR="00293988" w:rsidRDefault="00A415FF" w:rsidP="00665E9F">
      <w:pPr>
        <w:pStyle w:val="Caption"/>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w:commentRangeStart w:id="7"/>
            <m:sSub>
              <m:sSubPr>
                <m:ctrlPr>
                  <w:rPr>
                    <w:rFonts w:ascii="Cambria Math" w:hAnsi="Cambria Math"/>
                    <w:i/>
                    <w:szCs w:val="24"/>
                  </w:rPr>
                </m:ctrlPr>
              </m:sSubPr>
              <m:e>
                <m:r>
                  <w:rPr>
                    <w:rFonts w:ascii="Cambria Math" w:hAnsi="Cambria Math"/>
                  </w:rPr>
                  <m:t>x</m:t>
                </m:r>
              </m:e>
              <m:sub>
                <m:r>
                  <w:rPr>
                    <w:rFonts w:ascii="Cambria Math" w:hAnsi="Cambria Math"/>
                  </w:rPr>
                  <m:t>0,a</m:t>
                </m:r>
              </m:sub>
            </m:sSub>
            <w:commentRangeEnd w:id="7"/>
            <m:r>
              <m:rPr>
                <m:sty m:val="p"/>
              </m:rPr>
              <w:rPr>
                <w:rStyle w:val="CommentReference"/>
                <w:rFonts w:eastAsiaTheme="minorHAnsi"/>
                <w:spacing w:val="0"/>
                <w:kern w:val="0"/>
              </w:rPr>
              <w:commentReference w:id="7"/>
            </m:r>
          </m:e>
        </m:nary>
      </m:oMath>
      <w:r w:rsidR="00912782">
        <w:t xml:space="preserve"> </w:t>
      </w:r>
      <w:r w:rsidR="00912782">
        <w:tab/>
      </w:r>
      <w:r w:rsidR="00912782">
        <w:tab/>
      </w:r>
      <w:r w:rsidR="00912782">
        <w:tab/>
      </w:r>
      <w:r w:rsidR="00912782">
        <w:tab/>
      </w:r>
      <w:r w:rsidR="00912782">
        <w:tab/>
      </w:r>
      <w:r w:rsidR="00912782">
        <w:tab/>
      </w:r>
      <w:r w:rsidR="00912782">
        <w:tab/>
      </w:r>
      <w:r w:rsidR="00912782">
        <w:tab/>
        <w:t xml:space="preserve">App. Equation </w:t>
      </w:r>
      <w:r w:rsidR="00912782">
        <w:fldChar w:fldCharType="begin"/>
      </w:r>
      <w:r w:rsidR="00912782">
        <w:instrText xml:space="preserve"> SEQ App._Equation \* ARABIC </w:instrText>
      </w:r>
      <w:r w:rsidR="00912782">
        <w:fldChar w:fldCharType="separate"/>
      </w:r>
      <w:r w:rsidR="00912782">
        <w:rPr>
          <w:noProof/>
        </w:rPr>
        <w:t>5</w:t>
      </w:r>
      <w:r w:rsidR="00912782">
        <w:fldChar w:fldCharType="end"/>
      </w:r>
    </w:p>
    <w:p w14:paraId="2365C5A4" w14:textId="77777777" w:rsidR="00293988" w:rsidRDefault="00293988" w:rsidP="00756645">
      <w:pPr>
        <w:spacing w:line="240" w:lineRule="auto"/>
        <w:jc w:val="both"/>
      </w:pPr>
    </w:p>
    <w:p w14:paraId="6FDD56F1" w14:textId="290D9936" w:rsidR="00756645" w:rsidRPr="0065797E" w:rsidRDefault="005B593C" w:rsidP="00756645">
      <w:pPr>
        <w:spacing w:line="240" w:lineRule="auto"/>
        <w:jc w:val="both"/>
        <w:rPr>
          <w:lang w:val="en"/>
        </w:rPr>
      </w:pPr>
      <w:r>
        <w:t>Otherwise, the</w:t>
      </w:r>
      <w:r w:rsidRPr="0065797E">
        <w:t xml:space="preserve"> </w:t>
      </w:r>
      <w:r w:rsidR="00756645" w:rsidRPr="0065797E">
        <w:t xml:space="preserve">total </w:t>
      </w:r>
      <w:r w:rsidR="00D9060A">
        <w:t>number</w:t>
      </w:r>
      <w:r w:rsidR="00756645" w:rsidRPr="0065797E">
        <w:t xml:space="preserve"> of individuals </w:t>
      </w:r>
      <w:r w:rsidR="00D9060A">
        <w:t xml:space="preserve">of </w:t>
      </w:r>
      <w:r w:rsidR="00D9060A" w:rsidRPr="0065797E">
        <w:t xml:space="preserve">age </w:t>
      </w:r>
      <w:proofErr w:type="spellStart"/>
      <w:r w:rsidR="00D9060A" w:rsidRPr="0065797E">
        <w:rPr>
          <w:i/>
        </w:rPr>
        <w:t>a</w:t>
      </w:r>
      <w:proofErr w:type="spellEnd"/>
      <w:r w:rsidR="00D9060A" w:rsidRPr="0065797E">
        <w:rPr>
          <w:i/>
        </w:rPr>
        <w:t xml:space="preserve"> </w:t>
      </w:r>
      <w:r w:rsidR="00756645" w:rsidRPr="0065797E">
        <w:t xml:space="preserve">in the population </w:t>
      </w:r>
      <w:r w:rsidR="00045086">
        <w:t>in</w:t>
      </w:r>
      <w:r w:rsidR="00D9060A">
        <w:t xml:space="preserve"> </w:t>
      </w:r>
      <w:r w:rsidR="000806E3">
        <w:t xml:space="preserve">simulation </w:t>
      </w:r>
      <w:r w:rsidR="00756645" w:rsidRPr="0065797E">
        <w:t xml:space="preserve">year </w:t>
      </w:r>
      <w:r w:rsidR="00756645" w:rsidRPr="0065797E">
        <w:rPr>
          <w:i/>
        </w:rPr>
        <w:t>y</w:t>
      </w:r>
      <w:r w:rsidR="00192C09">
        <w:rPr>
          <w:i/>
        </w:rPr>
        <w:t xml:space="preserve"> </w:t>
      </w:r>
      <w:r w:rsidR="00192C09" w:rsidRPr="00665E9F">
        <w:t>(where y &gt; 0)</w:t>
      </w:r>
      <w:r w:rsidR="00756645" w:rsidRPr="0065797E">
        <w:t xml:space="preserve"> is given by: </w:t>
      </w:r>
    </w:p>
    <w:p w14:paraId="1C1705C7" w14:textId="77777777" w:rsidR="00756645" w:rsidRDefault="00756645" w:rsidP="00756645">
      <w:pPr>
        <w:spacing w:line="240" w:lineRule="auto"/>
        <w:rPr>
          <w:rFonts w:eastAsiaTheme="minorEastAsia"/>
        </w:rPr>
      </w:pPr>
    </w:p>
    <w:p w14:paraId="382F7271" w14:textId="7D9A7FD8" w:rsidR="00756645" w:rsidRDefault="00A415FF"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F0D1A">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912782">
        <w:rPr>
          <w:noProof/>
        </w:rPr>
        <w:t>6</w:t>
      </w:r>
      <w:r w:rsidR="00756645">
        <w:fldChar w:fldCharType="end"/>
      </w:r>
    </w:p>
    <w:p w14:paraId="4416C0C9" w14:textId="2236DCCF" w:rsidR="00EC667E" w:rsidRDefault="00EC667E" w:rsidP="000B517C">
      <w:pPr>
        <w:pStyle w:val="Caption"/>
      </w:pPr>
      <w:r>
        <w:rPr>
          <w:iCs w:val="0"/>
          <w:szCs w:val="24"/>
        </w:rPr>
        <w:tab/>
      </w:r>
    </w:p>
    <w:p w14:paraId="7A394D50" w14:textId="12B11DAA" w:rsidR="007C6A64" w:rsidRDefault="008663D8" w:rsidP="00A22AB0">
      <w:pPr>
        <w:pStyle w:val="Heading2"/>
        <w:numPr>
          <w:ilvl w:val="0"/>
          <w:numId w:val="0"/>
        </w:numPr>
        <w:spacing w:line="240" w:lineRule="auto"/>
      </w:pPr>
      <w:r>
        <w:t xml:space="preserve">A.1.3 </w:t>
      </w:r>
      <w:r w:rsidR="004E56FA">
        <w:t>Recruitment</w:t>
      </w:r>
    </w:p>
    <w:p w14:paraId="4D05DA1E" w14:textId="664F59A8" w:rsidR="00176213" w:rsidRDefault="00A875F3" w:rsidP="00C35067">
      <w:pPr>
        <w:spacing w:line="240" w:lineRule="auto"/>
        <w:jc w:val="both"/>
      </w:pPr>
      <w:r>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r w:rsidR="006F6200">
        <w:t>that</w:t>
      </w:r>
      <w:r>
        <w:t xml:space="preserve"> determines </w:t>
      </w:r>
      <w:r w:rsidR="006123F9">
        <w:t>the probability o</w:t>
      </w:r>
      <w:r w:rsidR="008072BE">
        <w:t>f</w:t>
      </w:r>
      <w:r w:rsidR="006123F9">
        <w:t xml:space="preserve"> individual </w:t>
      </w:r>
      <w:proofErr w:type="spellStart"/>
      <w:r w:rsidR="006123F9" w:rsidRPr="006123F9">
        <w:rPr>
          <w:i/>
        </w:rPr>
        <w:t>i</w:t>
      </w:r>
      <w:proofErr w:type="spellEnd"/>
      <w:r w:rsidR="006123F9">
        <w:rPr>
          <w:i/>
        </w:rPr>
        <w:t xml:space="preserve"> </w:t>
      </w:r>
      <w:r w:rsidR="008072BE">
        <w:t xml:space="preserve">maturing </w:t>
      </w:r>
      <w:r w:rsidR="00170D58">
        <w:t>in a given year</w:t>
      </w:r>
      <w:r w:rsidR="006123F9">
        <w:t xml:space="preserve"> </w:t>
      </w:r>
      <w:r w:rsidR="00176213">
        <w:rPr>
          <w:i/>
        </w:rPr>
        <w:t>y</w:t>
      </w:r>
      <w:r w:rsidR="006123F9">
        <w:t>,</w:t>
      </w:r>
      <w:r w:rsidR="008072BE">
        <w:t xml:space="preserve"> </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6F6200">
        <w:t xml:space="preserve">The maturity ogives were fixed for all </w:t>
      </w:r>
      <w:r w:rsidR="006F6200"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350BEF">
        <w:t xml:space="preserve"> (the length at 50% maturity) </w:t>
      </w:r>
      <w:r w:rsidR="000806E3">
        <w:t>75</w:t>
      </w:r>
      <w:r w:rsidR="006F6200">
        <w:t xml:space="preserve"> </w:t>
      </w:r>
      <w:r w:rsidR="006F6200" w:rsidRPr="00350BEF">
        <w:t>cm</w:t>
      </w:r>
      <w:r w:rsidR="006F6200">
        <w:t>, and the slope of the ogive at -0.1034</w:t>
      </w:r>
      <w:r w:rsidR="006F6200" w:rsidRPr="005B56D9">
        <w:t xml:space="preserve">. </w:t>
      </w:r>
      <w:r w:rsidR="006F6200">
        <w:t>The probability of an individual matur</w:t>
      </w:r>
      <w:r w:rsidR="008072BE">
        <w:t>ing</w:t>
      </w:r>
      <w:r w:rsidR="006F620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t xml:space="preserve"> is conditional on the </w:t>
      </w:r>
      <w:r w:rsidR="008072BE">
        <w:t xml:space="preserve">probability in the </w:t>
      </w:r>
      <w:r w:rsidR="006F6200">
        <w:t xml:space="preserve">current and previous </w:t>
      </w:r>
      <w:r w:rsidR="008072BE">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t xml:space="preserve"> </w:t>
      </w:r>
      <w:r w:rsidR="008072BE">
        <w:t xml:space="preserve">(0 for immature; 1 for mature) </w:t>
      </w:r>
      <w:r w:rsidR="006F6200" w:rsidRPr="0065797E">
        <w:t xml:space="preserve">by randomly drawing a number </w:t>
      </w:r>
      <w:r w:rsidR="006F6200" w:rsidRPr="0065797E">
        <w:rPr>
          <w:i/>
        </w:rPr>
        <w:t>u</w:t>
      </w:r>
      <w:r w:rsidR="006F6200" w:rsidRPr="0065797E">
        <w:t xml:space="preserve"> from U[0,1]</w:t>
      </w:r>
      <w:r w:rsidR="006F6200">
        <w:t xml:space="preserve"> and defining the animal as mature if </w:t>
      </w:r>
      <w:r w:rsidR="006F6200">
        <w:rPr>
          <w:i/>
        </w:rPr>
        <w:t xml:space="preserve">u </w:t>
      </w:r>
      <w:r w:rsidR="006F6200">
        <w:t>is less than this conditional probability.</w:t>
      </w:r>
    </w:p>
    <w:p w14:paraId="5BF1EE41" w14:textId="1D5FD5AC" w:rsidR="00CA3694" w:rsidRDefault="00D22326" w:rsidP="00CA3694">
      <w:pPr>
        <w:spacing w:line="240" w:lineRule="auto"/>
        <w:ind w:firstLine="360"/>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 xml:space="preserve">is the sum of the </w:t>
      </w:r>
      <w:r w:rsidR="008072BE">
        <w:t>sum of</w:t>
      </w:r>
      <w:r w:rsidR="00702A14">
        <w:t xml:space="preserve"> empirical weights of each individual</w:t>
      </w:r>
      <w:r w:rsidR="00D62A65">
        <w:t xml:space="preserve"> </w:t>
      </w:r>
      <w:r w:rsidR="008072BE">
        <w:t xml:space="preserve">that is mature </w:t>
      </w:r>
      <w:r w:rsidR="00D62A65">
        <w:t>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6E09BE">
        <w:t>Figure A1</w:t>
      </w:r>
      <w:r w:rsidR="002379A2">
        <w:fldChar w:fldCharType="end"/>
      </w:r>
      <w:r w:rsidR="00702A14">
        <w:t xml:space="preserve">). The parameters of this relationship were the same </w:t>
      </w:r>
      <w:r w:rsidR="0085512E">
        <w:t xml:space="preserve">for </w:t>
      </w:r>
      <w:r w:rsidR="00702A14">
        <w:t>all Regimes.</w:t>
      </w:r>
      <w:r w:rsidR="00350BEF">
        <w:t xml:space="preserve"> </w:t>
      </w:r>
      <w:r w:rsidR="00170D58" w:rsidRPr="005B56D9">
        <w:t xml:space="preserve">Recruitment </w:t>
      </w:r>
      <w:r w:rsidR="00125E74" w:rsidRPr="005B56D9">
        <w:t>is subject to variation</w:t>
      </w:r>
      <w:r w:rsidR="00125E74">
        <w:t xml:space="preserve">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r w:rsidR="009108AE">
        <w:rPr>
          <w:iCs/>
          <w:lang w:val="en"/>
        </w:rPr>
        <w:t xml:space="preserve"> </w:t>
      </w:r>
    </w:p>
    <w:p w14:paraId="11E70ECD" w14:textId="77777777" w:rsidR="00A4485A" w:rsidRDefault="00A4485A" w:rsidP="00CA3694">
      <w:pPr>
        <w:spacing w:line="240" w:lineRule="auto"/>
        <w:ind w:firstLine="360"/>
        <w:jc w:val="both"/>
        <w:rPr>
          <w:iCs/>
          <w:lang w:val="en"/>
        </w:rPr>
      </w:pPr>
    </w:p>
    <w:p w14:paraId="28CC6EE6" w14:textId="297DC07C" w:rsidR="0048311C" w:rsidRPr="000B517C" w:rsidRDefault="00A415FF" w:rsidP="0048311C">
      <w:pPr>
        <w:pStyle w:val="Caption"/>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e>
              </m:d>
            </m:e>
          </m:mr>
        </m:m>
        <m:r>
          <w:rPr>
            <w:rFonts w:ascii="Cambria Math" w:hAnsi="Cambria Math"/>
          </w:rPr>
          <m:t xml:space="preserve">  </m:t>
        </m:r>
      </m:oMath>
      <w:r w:rsidR="0027268B">
        <w:tab/>
      </w:r>
      <w:r w:rsidR="0027268B">
        <w:tab/>
      </w:r>
      <w:r w:rsidR="0027268B">
        <w:tab/>
      </w:r>
      <w:r w:rsidR="0027268B">
        <w:tab/>
      </w:r>
      <w:r w:rsidR="0027268B">
        <w:tab/>
      </w:r>
      <w:r w:rsidR="0048311C">
        <w:tab/>
        <w:t xml:space="preserve">   </w:t>
      </w:r>
      <w:r w:rsidR="0048311C" w:rsidRPr="000B517C">
        <w:rPr>
          <w:szCs w:val="24"/>
        </w:rPr>
        <w:t xml:space="preserve">App. Equation </w:t>
      </w:r>
      <w:r w:rsidR="0048311C" w:rsidRPr="000B517C">
        <w:rPr>
          <w:szCs w:val="24"/>
        </w:rPr>
        <w:fldChar w:fldCharType="begin"/>
      </w:r>
      <w:r w:rsidR="0048311C" w:rsidRPr="000B517C">
        <w:rPr>
          <w:szCs w:val="24"/>
        </w:rPr>
        <w:instrText xml:space="preserve"> SEQ App._Equation \* ARABIC </w:instrText>
      </w:r>
      <w:r w:rsidR="0048311C" w:rsidRPr="000B517C">
        <w:rPr>
          <w:szCs w:val="24"/>
        </w:rPr>
        <w:fldChar w:fldCharType="separate"/>
      </w:r>
      <w:r w:rsidR="00912782">
        <w:rPr>
          <w:noProof/>
          <w:szCs w:val="24"/>
        </w:rPr>
        <w:t>7</w:t>
      </w:r>
      <w:r w:rsidR="0048311C" w:rsidRPr="000B517C">
        <w:rPr>
          <w:szCs w:val="24"/>
        </w:rPr>
        <w:fldChar w:fldCharType="end"/>
      </w:r>
      <w:r w:rsidR="0048311C">
        <w:rPr>
          <w:szCs w:val="24"/>
        </w:rPr>
        <w:t>a, b, c</w:t>
      </w:r>
    </w:p>
    <w:p w14:paraId="400ED42A" w14:textId="7A3CFA8C" w:rsidR="000D3FAB" w:rsidRPr="00CA3694" w:rsidRDefault="0027268B" w:rsidP="0027268B">
      <w:pPr>
        <w:spacing w:line="240" w:lineRule="auto"/>
        <w:ind w:firstLine="360"/>
      </w:pPr>
      <w:r>
        <w:tab/>
      </w:r>
    </w:p>
    <w:p w14:paraId="4D772C74" w14:textId="36555F4D" w:rsidR="00162700" w:rsidRDefault="00A415FF"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8</w:t>
      </w:r>
      <w:r w:rsidR="00162700" w:rsidRPr="000B517C">
        <w:rPr>
          <w:szCs w:val="24"/>
        </w:rPr>
        <w:fldChar w:fldCharType="end"/>
      </w:r>
    </w:p>
    <w:p w14:paraId="72519274" w14:textId="77777777" w:rsidR="00147D96" w:rsidRPr="00147D96" w:rsidRDefault="00147D96" w:rsidP="00147D96">
      <w:pPr>
        <w:rPr>
          <w:lang w:val="en"/>
        </w:rPr>
      </w:pPr>
    </w:p>
    <w:p w14:paraId="58FCE005" w14:textId="28E07457" w:rsidR="00D22326" w:rsidRDefault="00A415FF"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r>
          <m:rPr>
            <m:sty m:val="p"/>
          </m:rPr>
          <w:rPr>
            <w:rStyle w:val="CommentReference"/>
            <w:rFonts w:eastAsiaTheme="minorHAnsi"/>
            <w:iCs w:val="0"/>
            <w:spacing w:val="0"/>
            <w:kern w:val="0"/>
            <w:lang w:val="en-US"/>
          </w:rPr>
          <w:commentReference w:id="8"/>
        </m:r>
      </m:oMath>
      <w:r w:rsidR="00A727A0" w:rsidRPr="000B517C">
        <w:rPr>
          <w:szCs w:val="24"/>
        </w:rPr>
        <w:tab/>
      </w:r>
      <w:r w:rsidR="00A727A0" w:rsidRPr="000B517C">
        <w:rPr>
          <w:szCs w:val="24"/>
        </w:rPr>
        <w:tab/>
      </w:r>
      <w:r w:rsidR="00A727A0" w:rsidRPr="000B517C">
        <w:rPr>
          <w:szCs w:val="24"/>
        </w:rPr>
        <w:tab/>
      </w:r>
      <w:r w:rsidR="000F246C">
        <w:rPr>
          <w:szCs w:val="24"/>
        </w:rPr>
        <w:tab/>
      </w:r>
      <w:r w:rsidR="0027268B">
        <w:rPr>
          <w:szCs w:val="24"/>
        </w:rPr>
        <w:tab/>
      </w:r>
      <w:r w:rsidR="004D4716">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9</w:t>
      </w:r>
      <w:r w:rsidR="00162700" w:rsidRPr="000B517C">
        <w:rPr>
          <w:szCs w:val="24"/>
        </w:rPr>
        <w:fldChar w:fldCharType="end"/>
      </w:r>
    </w:p>
    <w:p w14:paraId="59CA059B" w14:textId="77777777" w:rsidR="00147D96" w:rsidRPr="00147D96" w:rsidRDefault="00147D96" w:rsidP="00147D96">
      <w:pPr>
        <w:rPr>
          <w:lang w:val="en"/>
        </w:rPr>
      </w:pPr>
    </w:p>
    <w:p w14:paraId="6ACC49BB" w14:textId="4C3D1791" w:rsidR="00162700" w:rsidRDefault="00A415FF"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Pr>
          <w:szCs w:val="24"/>
        </w:rPr>
        <w:tab/>
      </w:r>
      <w:r w:rsidR="0027268B">
        <w:rPr>
          <w:szCs w:val="24"/>
        </w:rPr>
        <w:tab/>
      </w:r>
      <w:r w:rsidR="0027268B">
        <w:rPr>
          <w:szCs w:val="24"/>
        </w:rPr>
        <w:tab/>
      </w:r>
      <w:r w:rsidR="0027268B">
        <w:rPr>
          <w:szCs w:val="24"/>
        </w:rPr>
        <w:tab/>
      </w:r>
      <w:r w:rsidR="0027268B">
        <w:rPr>
          <w:szCs w:val="24"/>
        </w:rPr>
        <w:tab/>
        <w:t xml:space="preserve">        </w:t>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10</w:t>
      </w:r>
      <w:r w:rsidR="00162700" w:rsidRPr="000B517C">
        <w:rPr>
          <w:szCs w:val="24"/>
        </w:rPr>
        <w:fldChar w:fldCharType="end"/>
      </w:r>
    </w:p>
    <w:p w14:paraId="18AD77FC" w14:textId="77777777" w:rsidR="00147D96" w:rsidRPr="00147D96" w:rsidRDefault="00147D96" w:rsidP="00147D96">
      <w:pPr>
        <w:rPr>
          <w:lang w:val="en"/>
        </w:rPr>
      </w:pPr>
    </w:p>
    <w:p w14:paraId="57EFB4D8" w14:textId="4AD60CE5" w:rsidR="00A2616C" w:rsidRPr="000B517C" w:rsidRDefault="00A415FF"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11</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9"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9"/>
    </w:p>
    <w:p w14:paraId="3E8E1603" w14:textId="493E3A6C" w:rsidR="0065797E" w:rsidRDefault="00E9779C" w:rsidP="00844C95">
      <w:pPr>
        <w:spacing w:line="240" w:lineRule="auto"/>
        <w:jc w:val="both"/>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85533C">
        <w:t>r</w:t>
      </w:r>
      <w:r w:rsidR="00BA49B6">
        <w:t>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w:t>
      </w:r>
      <w:r w:rsidR="00000AF0">
        <w:t>4</w:t>
      </w:r>
      <w:r w:rsidR="00BA49B6">
        <w:t>0% between regions</w:t>
      </w:r>
      <w:r w:rsidR="00000AF0">
        <w:t xml:space="preserve"> (see main text, Table 3)</w:t>
      </w:r>
      <w:r w:rsidR="00BA49B6">
        <w:t xml:space="preserve">; </w:t>
      </w:r>
      <w:r w:rsidR="006668BB">
        <w:t>we used</w:t>
      </w:r>
      <w:r w:rsidR="00BA49B6">
        <w:t xml:space="preserve"> a</w:t>
      </w:r>
      <w:r w:rsidR="003A0479">
        <w:t xml:space="preserve"> slightly conservative</w:t>
      </w:r>
      <w:r w:rsidR="00BA49B6">
        <w:t xml:space="preserve">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main text</w:t>
      </w:r>
      <w:r w:rsidR="00900625">
        <w:t xml:space="preserve">. </w:t>
      </w:r>
      <w:r w:rsidR="00E85F98">
        <w:rPr>
          <w:rFonts w:eastAsiaTheme="minorEastAsia"/>
        </w:rPr>
        <w:t xml:space="preserve">To simulate spatial zones, fish locations were sampled from a uniform distribution with boundaries specific to a certain growth </w:t>
      </w:r>
      <w:r w:rsidR="0085533C">
        <w:rPr>
          <w:rFonts w:eastAsiaTheme="minorEastAsia"/>
        </w:rPr>
        <w:t>r</w:t>
      </w:r>
      <w:r w:rsidR="00E85F98">
        <w:rPr>
          <w:rFonts w:eastAsiaTheme="minorEastAsia"/>
        </w:rPr>
        <w:t>egime. In all except Scenario 4, where the break is located at 4</w:t>
      </w:r>
      <w:r w:rsidR="0065797E">
        <w:rPr>
          <w:rFonts w:eastAsiaTheme="minorEastAsia"/>
        </w:rPr>
        <w:t>8</w:t>
      </w:r>
      <w:r w:rsidR="00E85F98">
        <w:t xml:space="preserve">° </w:t>
      </w:r>
      <w:r w:rsidR="00E85F98">
        <w:rPr>
          <w:rFonts w:eastAsiaTheme="minorEastAsia"/>
        </w:rPr>
        <w:t xml:space="preserve">and non-spatial scenarios, the latitude and longitude of fish grown under </w:t>
      </w:r>
      <w:r w:rsidR="0085533C">
        <w:rPr>
          <w:rFonts w:eastAsiaTheme="minorEastAsia"/>
        </w:rPr>
        <w:t>r</w:t>
      </w:r>
      <w:r w:rsidR="00E85F98">
        <w:rPr>
          <w:rFonts w:eastAsiaTheme="minorEastAsia"/>
        </w:rPr>
        <w:t xml:space="preserve">egime 1 were </w:t>
      </w:r>
      <w:r w:rsidR="00E85F98">
        <w:t>sampled independently and at random from a uniform distribution between 0° and 25°; for simulations with spati</w:t>
      </w:r>
      <w:r w:rsidR="0085533C">
        <w:t>al variation, fish grown under r</w:t>
      </w:r>
      <w:r w:rsidR="00E85F98">
        <w:t xml:space="preserve">egime 2 have </w:t>
      </w:r>
      <w:r w:rsidR="00E85F98">
        <w:rPr>
          <w:rFonts w:eastAsiaTheme="minorEastAsia"/>
        </w:rPr>
        <w:t xml:space="preserve">latitude and longitude </w:t>
      </w:r>
      <w:r w:rsidR="00E85F98">
        <w:t xml:space="preserve">sampled uniformly from 25° to 50°. In Scenario 4, </w:t>
      </w:r>
      <w:r w:rsidR="0065797E">
        <w:t xml:space="preserve">all simulated fish </w:t>
      </w:r>
      <w:r w:rsidR="0065797E">
        <w:rPr>
          <w:rFonts w:eastAsiaTheme="minorEastAsia"/>
        </w:rPr>
        <w:t>were assigned latitudes</w:t>
      </w:r>
      <w:r w:rsidR="0065797E" w:rsidRPr="0065797E">
        <w:t xml:space="preserve"> </w:t>
      </w:r>
      <w:r w:rsidR="0065797E">
        <w:t xml:space="preserve">sampled independently and at random from a uniform distribution from 0° to 50°. Fish simulated under </w:t>
      </w:r>
      <w:r w:rsidR="0085533C">
        <w:t>r</w:t>
      </w:r>
      <w:r w:rsidR="0065797E">
        <w:t>egime 2 were assigned longitudes sampled randomly from 0° to 48° and fish simulated under Regime two have longitudes sampled randomly from 48° to 50°, forming a vertical “band” of larger fish in higher longitudes.</w:t>
      </w:r>
    </w:p>
    <w:p w14:paraId="34FA7A9A" w14:textId="77777777" w:rsidR="0065797E" w:rsidRDefault="0065797E" w:rsidP="00844C95">
      <w:pPr>
        <w:spacing w:line="240" w:lineRule="auto"/>
        <w:jc w:val="both"/>
      </w:pPr>
    </w:p>
    <w:p w14:paraId="7C66F253" w14:textId="1FF1DF94" w:rsidR="00900625" w:rsidRDefault="00900625" w:rsidP="00844C95">
      <w:pPr>
        <w:spacing w:line="240" w:lineRule="auto"/>
        <w:jc w:val="both"/>
      </w:pPr>
    </w:p>
    <w:p w14:paraId="23F2198D" w14:textId="77777777" w:rsidR="005A41F0" w:rsidRDefault="005A41F0" w:rsidP="00844C95">
      <w:pPr>
        <w:spacing w:line="240" w:lineRule="auto"/>
        <w:jc w:val="both"/>
      </w:pPr>
      <w:r>
        <w:rPr>
          <w:noProof/>
          <w:lang w:val="en-AU" w:eastAsia="en-AU"/>
        </w:rPr>
        <w:lastRenderedPageBreak/>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392F4370" w:rsidR="005A41F0" w:rsidRDefault="00F37BDF" w:rsidP="0090493F">
      <w:pPr>
        <w:pStyle w:val="Caption"/>
        <w:jc w:val="both"/>
        <w:sectPr w:rsidR="005A41F0" w:rsidSect="00976DBF">
          <w:footerReference w:type="default" r:id="rId13"/>
          <w:pgSz w:w="12240" w:h="15840"/>
          <w:pgMar w:top="1440" w:right="1440" w:bottom="1440" w:left="1440" w:header="720" w:footer="720" w:gutter="0"/>
          <w:lnNumType w:countBy="1" w:restart="continuous"/>
          <w:cols w:space="720"/>
          <w:docGrid w:linePitch="360"/>
        </w:sectPr>
      </w:pPr>
      <w:bookmarkStart w:id="10" w:name="_Ref6556365"/>
      <w:r>
        <w:t>Figure A</w:t>
      </w:r>
      <w:r>
        <w:fldChar w:fldCharType="begin"/>
      </w:r>
      <w:r>
        <w:instrText xml:space="preserve"> SEQ Figure_A \* ARABIC </w:instrText>
      </w:r>
      <w:r>
        <w:fldChar w:fldCharType="separate"/>
      </w:r>
      <w:r w:rsidR="006E09BE">
        <w:rPr>
          <w:noProof/>
        </w:rPr>
        <w:t>1</w:t>
      </w:r>
      <w:r>
        <w:fldChar w:fldCharType="end"/>
      </w:r>
      <w:bookmarkEnd w:id="10"/>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A415F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A415F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125D9489" w:rsidR="00FC654D" w:rsidRDefault="00A878C2" w:rsidP="0085533C">
            <w:pPr>
              <w:pStyle w:val="Caption"/>
            </w:pPr>
            <w:r>
              <w:t xml:space="preserve">Growth </w:t>
            </w:r>
            <w:r w:rsidRPr="00204691">
              <w:t>coefficient</w:t>
            </w:r>
            <w:r w:rsidR="00204691" w:rsidRPr="00204691">
              <w:t xml:space="preserve"> </w:t>
            </w:r>
            <w:r w:rsidR="00204691" w:rsidRPr="00844C95">
              <w:t>(year</w:t>
            </w:r>
            <w:r w:rsidR="00204691" w:rsidRPr="00844C95">
              <w:rPr>
                <w:vertAlign w:val="superscript"/>
              </w:rPr>
              <w:t>-1</w:t>
            </w:r>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11" w:name="_Hlk5259652"/>
        <w:tc>
          <w:tcPr>
            <w:tcW w:w="1448" w:type="dxa"/>
          </w:tcPr>
          <w:p w14:paraId="013B473B" w14:textId="23F468FF" w:rsidR="00FC654D" w:rsidRDefault="00A415F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11"/>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A415F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0DEBBFDF" w:rsidR="00FC654D" w:rsidRPr="007E1CCD" w:rsidRDefault="00A415FF">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A415FF">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3765C607" w:rsidR="00CF36A9" w:rsidRDefault="007B4FD6" w:rsidP="00855A9D">
      <w:pPr>
        <w:pStyle w:val="Caption"/>
      </w:pPr>
      <w:bookmarkStart w:id="12" w:name="_Ref9575210"/>
      <w:r>
        <w:t>Table A</w:t>
      </w:r>
      <w:r>
        <w:fldChar w:fldCharType="begin"/>
      </w:r>
      <w:r>
        <w:instrText xml:space="preserve"> SEQ Table_A \* ARABIC </w:instrText>
      </w:r>
      <w:r>
        <w:fldChar w:fldCharType="separate"/>
      </w:r>
      <w:r w:rsidR="006E09BE">
        <w:rPr>
          <w:noProof/>
        </w:rPr>
        <w:t>1</w:t>
      </w:r>
      <w:r>
        <w:fldChar w:fldCharType="end"/>
      </w:r>
      <w:bookmarkEnd w:id="12"/>
      <w:r w:rsidR="00041698">
        <w:t xml:space="preserve">. Parameter symbols, definitions and values used in the s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234BF7" w14:paraId="34F2EA27" w14:textId="77777777" w:rsidTr="00F3649D">
        <w:trPr>
          <w:trHeight w:val="9"/>
        </w:trPr>
        <w:tc>
          <w:tcPr>
            <w:tcW w:w="2949" w:type="dxa"/>
            <w:gridSpan w:val="3"/>
          </w:tcPr>
          <w:p w14:paraId="271E0CD3" w14:textId="77777777" w:rsidR="00952953" w:rsidRPr="00234BF7" w:rsidRDefault="00952953">
            <w:pPr>
              <w:spacing w:line="240" w:lineRule="auto"/>
              <w:rPr>
                <w:b/>
                <w:sz w:val="20"/>
                <w:szCs w:val="20"/>
              </w:rPr>
            </w:pPr>
          </w:p>
        </w:tc>
        <w:tc>
          <w:tcPr>
            <w:tcW w:w="2139"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w:t>
            </w:r>
            <w:commentRangeStart w:id="13"/>
            <w:commentRangeStart w:id="14"/>
            <w:r w:rsidRPr="00234BF7">
              <w:rPr>
                <w:b/>
                <w:sz w:val="20"/>
                <w:szCs w:val="20"/>
              </w:rPr>
              <w:t>30</w:t>
            </w:r>
            <w:commentRangeEnd w:id="13"/>
            <w:r w:rsidR="00A2138F">
              <w:rPr>
                <w:rStyle w:val="CommentReference"/>
                <w:rFonts w:eastAsiaTheme="minorHAnsi"/>
                <w:spacing w:val="0"/>
                <w:kern w:val="0"/>
              </w:rPr>
              <w:commentReference w:id="13"/>
            </w:r>
            <w:commentRangeEnd w:id="14"/>
            <w:r w:rsidR="00665E9F">
              <w:rPr>
                <w:rStyle w:val="CommentReference"/>
                <w:rFonts w:eastAsiaTheme="minorHAnsi"/>
                <w:spacing w:val="0"/>
                <w:kern w:val="0"/>
              </w:rPr>
              <w:commentReference w:id="14"/>
            </w:r>
            <w:r w:rsidRPr="00234BF7">
              <w:rPr>
                <w:b/>
                <w:sz w:val="20"/>
                <w:szCs w:val="20"/>
              </w:rPr>
              <w:t>)</w:t>
            </w:r>
          </w:p>
        </w:tc>
        <w:tc>
          <w:tcPr>
            <w:tcW w:w="2139"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2123"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F3649D">
        <w:trPr>
          <w:trHeight w:val="9"/>
        </w:trPr>
        <w:tc>
          <w:tcPr>
            <w:tcW w:w="889"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104"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956"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070"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070"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1062"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1061"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F3649D" w:rsidRPr="00234BF7" w14:paraId="7CECF20E" w14:textId="79F1B466" w:rsidTr="00F3649D">
        <w:trPr>
          <w:trHeight w:val="9"/>
        </w:trPr>
        <w:tc>
          <w:tcPr>
            <w:tcW w:w="889" w:type="dxa"/>
          </w:tcPr>
          <w:p w14:paraId="69EBCA52" w14:textId="77777777" w:rsidR="00F3649D" w:rsidRPr="00234BF7" w:rsidRDefault="00F3649D" w:rsidP="00F3649D">
            <w:pPr>
              <w:spacing w:line="240" w:lineRule="auto"/>
              <w:rPr>
                <w:sz w:val="20"/>
                <w:szCs w:val="20"/>
              </w:rPr>
            </w:pPr>
            <w:r w:rsidRPr="00234BF7">
              <w:rPr>
                <w:sz w:val="20"/>
                <w:szCs w:val="20"/>
              </w:rPr>
              <w:t>1</w:t>
            </w:r>
          </w:p>
        </w:tc>
        <w:tc>
          <w:tcPr>
            <w:tcW w:w="1104" w:type="dxa"/>
          </w:tcPr>
          <w:p w14:paraId="15BD9644" w14:textId="77777777" w:rsidR="00F3649D" w:rsidRPr="00234BF7" w:rsidRDefault="00F3649D" w:rsidP="00F3649D">
            <w:pPr>
              <w:spacing w:line="240" w:lineRule="auto"/>
              <w:rPr>
                <w:sz w:val="20"/>
                <w:szCs w:val="20"/>
              </w:rPr>
            </w:pPr>
            <w:r w:rsidRPr="00234BF7">
              <w:rPr>
                <w:sz w:val="20"/>
                <w:szCs w:val="20"/>
              </w:rPr>
              <w:t>No spatial breaks</w:t>
            </w:r>
          </w:p>
        </w:tc>
        <w:tc>
          <w:tcPr>
            <w:tcW w:w="956" w:type="dxa"/>
          </w:tcPr>
          <w:p w14:paraId="253A6674" w14:textId="77777777" w:rsidR="00F3649D" w:rsidRPr="00234BF7" w:rsidRDefault="00F3649D" w:rsidP="00F3649D">
            <w:pPr>
              <w:spacing w:line="240" w:lineRule="auto"/>
              <w:rPr>
                <w:sz w:val="20"/>
                <w:szCs w:val="20"/>
              </w:rPr>
            </w:pPr>
            <w:r w:rsidRPr="00234BF7">
              <w:rPr>
                <w:sz w:val="20"/>
                <w:szCs w:val="20"/>
              </w:rPr>
              <w:t>None</w:t>
            </w:r>
          </w:p>
        </w:tc>
        <w:tc>
          <w:tcPr>
            <w:tcW w:w="1070" w:type="dxa"/>
            <w:vAlign w:val="center"/>
          </w:tcPr>
          <w:p w14:paraId="4C792903" w14:textId="6D76C93D" w:rsidR="00F3649D" w:rsidRPr="00F3649D" w:rsidRDefault="00F3649D" w:rsidP="00F3649D">
            <w:pPr>
              <w:spacing w:line="240" w:lineRule="auto"/>
              <w:rPr>
                <w:sz w:val="20"/>
                <w:szCs w:val="20"/>
              </w:rPr>
            </w:pPr>
            <w:r w:rsidRPr="00F3649D">
              <w:rPr>
                <w:color w:val="000000"/>
                <w:sz w:val="22"/>
                <w:szCs w:val="22"/>
              </w:rPr>
              <w:t>0.95, 0.89</w:t>
            </w:r>
          </w:p>
        </w:tc>
        <w:tc>
          <w:tcPr>
            <w:tcW w:w="1069" w:type="dxa"/>
            <w:vAlign w:val="center"/>
          </w:tcPr>
          <w:p w14:paraId="5F272CC2" w14:textId="52979B0A" w:rsidR="00F3649D" w:rsidRPr="00F3649D" w:rsidRDefault="00F3649D" w:rsidP="00F3649D">
            <w:pPr>
              <w:spacing w:line="240" w:lineRule="auto"/>
              <w:rPr>
                <w:sz w:val="20"/>
                <w:szCs w:val="20"/>
              </w:rPr>
            </w:pPr>
            <w:r w:rsidRPr="00F3649D">
              <w:rPr>
                <w:color w:val="000000"/>
                <w:sz w:val="22"/>
                <w:szCs w:val="22"/>
              </w:rPr>
              <w:t>0.94, 0.92, 0.61</w:t>
            </w:r>
          </w:p>
        </w:tc>
        <w:tc>
          <w:tcPr>
            <w:tcW w:w="1070" w:type="dxa"/>
            <w:vAlign w:val="center"/>
          </w:tcPr>
          <w:p w14:paraId="4684E5DA" w14:textId="7AC3F572" w:rsidR="00F3649D" w:rsidRPr="00F3649D" w:rsidRDefault="00F3649D" w:rsidP="00F3649D">
            <w:pPr>
              <w:spacing w:line="240" w:lineRule="auto"/>
              <w:rPr>
                <w:sz w:val="20"/>
                <w:szCs w:val="20"/>
              </w:rPr>
            </w:pPr>
            <w:r w:rsidRPr="00F3649D">
              <w:rPr>
                <w:color w:val="000000"/>
                <w:sz w:val="22"/>
                <w:szCs w:val="22"/>
              </w:rPr>
              <w:t>0.96, 0.93</w:t>
            </w:r>
          </w:p>
        </w:tc>
        <w:tc>
          <w:tcPr>
            <w:tcW w:w="1069" w:type="dxa"/>
            <w:vAlign w:val="center"/>
          </w:tcPr>
          <w:p w14:paraId="32C3F4B3" w14:textId="453790CE" w:rsidR="00F3649D" w:rsidRPr="00F3649D" w:rsidRDefault="00F3649D" w:rsidP="00F3649D">
            <w:pPr>
              <w:spacing w:line="240" w:lineRule="auto"/>
              <w:rPr>
                <w:sz w:val="20"/>
                <w:szCs w:val="20"/>
              </w:rPr>
            </w:pPr>
            <w:r w:rsidRPr="00F3649D">
              <w:rPr>
                <w:color w:val="000000"/>
                <w:sz w:val="22"/>
                <w:szCs w:val="22"/>
              </w:rPr>
              <w:t>0.84, 0.89, 0.63</w:t>
            </w:r>
          </w:p>
        </w:tc>
        <w:tc>
          <w:tcPr>
            <w:tcW w:w="1062" w:type="dxa"/>
            <w:vAlign w:val="center"/>
          </w:tcPr>
          <w:p w14:paraId="14C929A7" w14:textId="4265E7C2" w:rsidR="00F3649D" w:rsidRPr="00F3649D" w:rsidRDefault="00F3649D" w:rsidP="00F3649D">
            <w:pPr>
              <w:spacing w:line="240" w:lineRule="auto"/>
              <w:rPr>
                <w:sz w:val="20"/>
                <w:szCs w:val="20"/>
              </w:rPr>
            </w:pPr>
            <w:r w:rsidRPr="00F3649D">
              <w:rPr>
                <w:color w:val="000000"/>
                <w:sz w:val="22"/>
                <w:szCs w:val="22"/>
              </w:rPr>
              <w:t>0.96, 0.92</w:t>
            </w:r>
          </w:p>
        </w:tc>
        <w:tc>
          <w:tcPr>
            <w:tcW w:w="1061" w:type="dxa"/>
            <w:vAlign w:val="center"/>
          </w:tcPr>
          <w:p w14:paraId="48A29355" w14:textId="6698EABD" w:rsidR="00F3649D" w:rsidRPr="00F3649D" w:rsidRDefault="00F3649D" w:rsidP="00F3649D">
            <w:pPr>
              <w:spacing w:line="240" w:lineRule="auto"/>
              <w:rPr>
                <w:sz w:val="20"/>
                <w:szCs w:val="20"/>
              </w:rPr>
            </w:pPr>
            <w:r w:rsidRPr="00F3649D">
              <w:rPr>
                <w:color w:val="000000"/>
                <w:sz w:val="22"/>
                <w:szCs w:val="22"/>
              </w:rPr>
              <w:t>0.88, 0.91, 0.71</w:t>
            </w:r>
          </w:p>
        </w:tc>
      </w:tr>
      <w:tr w:rsidR="00F3649D" w:rsidRPr="00234BF7" w14:paraId="1A561C3D" w14:textId="1FFAFB79" w:rsidTr="00F3649D">
        <w:trPr>
          <w:trHeight w:val="9"/>
        </w:trPr>
        <w:tc>
          <w:tcPr>
            <w:tcW w:w="889" w:type="dxa"/>
          </w:tcPr>
          <w:p w14:paraId="290EEC49" w14:textId="77777777" w:rsidR="00F3649D" w:rsidRPr="00234BF7" w:rsidRDefault="00F3649D" w:rsidP="00F3649D">
            <w:pPr>
              <w:spacing w:line="240" w:lineRule="auto"/>
              <w:rPr>
                <w:sz w:val="20"/>
                <w:szCs w:val="20"/>
              </w:rPr>
            </w:pPr>
            <w:r w:rsidRPr="00234BF7">
              <w:rPr>
                <w:sz w:val="20"/>
                <w:szCs w:val="20"/>
              </w:rPr>
              <w:t>2</w:t>
            </w:r>
          </w:p>
        </w:tc>
        <w:tc>
          <w:tcPr>
            <w:tcW w:w="1104" w:type="dxa"/>
          </w:tcPr>
          <w:p w14:paraId="3C8B8742" w14:textId="77777777" w:rsidR="00F3649D" w:rsidRPr="00234BF7" w:rsidRDefault="00F3649D" w:rsidP="00F3649D">
            <w:pPr>
              <w:spacing w:line="240" w:lineRule="auto"/>
              <w:rPr>
                <w:sz w:val="20"/>
                <w:szCs w:val="20"/>
              </w:rPr>
            </w:pPr>
            <w:r w:rsidRPr="00234BF7">
              <w:rPr>
                <w:sz w:val="20"/>
                <w:szCs w:val="20"/>
              </w:rPr>
              <w:t>Single, spatial break in middle of range, with no overlap and strong contrast</w:t>
            </w:r>
          </w:p>
        </w:tc>
        <w:tc>
          <w:tcPr>
            <w:tcW w:w="956" w:type="dxa"/>
          </w:tcPr>
          <w:p w14:paraId="4FD0C78B" w14:textId="77777777" w:rsidR="00F3649D" w:rsidRPr="00234BF7" w:rsidRDefault="00F3649D" w:rsidP="00F3649D">
            <w:pPr>
              <w:spacing w:line="240" w:lineRule="auto"/>
              <w:rPr>
                <w:sz w:val="20"/>
                <w:szCs w:val="20"/>
              </w:rPr>
            </w:pPr>
            <w:r w:rsidRPr="00234BF7">
              <w:rPr>
                <w:sz w:val="20"/>
                <w:szCs w:val="20"/>
              </w:rPr>
              <w:t>25° Latitude and 25° Longitude</w:t>
            </w:r>
          </w:p>
        </w:tc>
        <w:tc>
          <w:tcPr>
            <w:tcW w:w="1070" w:type="dxa"/>
            <w:vAlign w:val="center"/>
          </w:tcPr>
          <w:p w14:paraId="1783EDCD" w14:textId="1F1B2E6A" w:rsidR="00F3649D" w:rsidRPr="00F3649D" w:rsidRDefault="00F3649D" w:rsidP="00F3649D">
            <w:pPr>
              <w:spacing w:line="240" w:lineRule="auto"/>
              <w:rPr>
                <w:sz w:val="20"/>
                <w:szCs w:val="20"/>
              </w:rPr>
            </w:pPr>
            <w:r w:rsidRPr="00F3649D">
              <w:rPr>
                <w:color w:val="000000"/>
                <w:sz w:val="22"/>
                <w:szCs w:val="22"/>
              </w:rPr>
              <w:t>0.49, 0.47</w:t>
            </w:r>
          </w:p>
        </w:tc>
        <w:tc>
          <w:tcPr>
            <w:tcW w:w="1069" w:type="dxa"/>
            <w:vAlign w:val="center"/>
          </w:tcPr>
          <w:p w14:paraId="3B467DD5" w14:textId="051EF045" w:rsidR="00F3649D" w:rsidRPr="00F3649D" w:rsidRDefault="00F3649D" w:rsidP="00F3649D">
            <w:pPr>
              <w:spacing w:line="240" w:lineRule="auto"/>
              <w:rPr>
                <w:sz w:val="20"/>
                <w:szCs w:val="20"/>
              </w:rPr>
            </w:pPr>
            <w:r w:rsidRPr="00F3649D">
              <w:rPr>
                <w:color w:val="000000"/>
                <w:sz w:val="22"/>
                <w:szCs w:val="22"/>
              </w:rPr>
              <w:t>0.94, 0.96, 0.75</w:t>
            </w:r>
          </w:p>
        </w:tc>
        <w:tc>
          <w:tcPr>
            <w:tcW w:w="1070" w:type="dxa"/>
            <w:vAlign w:val="center"/>
          </w:tcPr>
          <w:p w14:paraId="14C0D1CC" w14:textId="4B2EAFE4" w:rsidR="00F3649D" w:rsidRPr="00F3649D" w:rsidRDefault="00F3649D" w:rsidP="00F3649D">
            <w:pPr>
              <w:spacing w:line="240" w:lineRule="auto"/>
              <w:rPr>
                <w:sz w:val="20"/>
                <w:szCs w:val="20"/>
              </w:rPr>
            </w:pPr>
            <w:r w:rsidRPr="00F3649D">
              <w:rPr>
                <w:color w:val="000000"/>
                <w:sz w:val="22"/>
                <w:szCs w:val="22"/>
              </w:rPr>
              <w:t>0.48, 0.47</w:t>
            </w:r>
          </w:p>
        </w:tc>
        <w:tc>
          <w:tcPr>
            <w:tcW w:w="1069" w:type="dxa"/>
            <w:vAlign w:val="center"/>
          </w:tcPr>
          <w:p w14:paraId="6D40FBC9" w14:textId="0654054C" w:rsidR="00F3649D" w:rsidRPr="00F3649D" w:rsidRDefault="00F3649D" w:rsidP="00F3649D">
            <w:pPr>
              <w:spacing w:line="240" w:lineRule="auto"/>
              <w:rPr>
                <w:sz w:val="20"/>
                <w:szCs w:val="20"/>
              </w:rPr>
            </w:pPr>
            <w:r w:rsidRPr="00F3649D">
              <w:rPr>
                <w:color w:val="000000"/>
                <w:sz w:val="22"/>
                <w:szCs w:val="22"/>
              </w:rPr>
              <w:t>0.77, 0.65, 0.77</w:t>
            </w:r>
          </w:p>
        </w:tc>
        <w:tc>
          <w:tcPr>
            <w:tcW w:w="1062" w:type="dxa"/>
            <w:vAlign w:val="center"/>
          </w:tcPr>
          <w:p w14:paraId="7F8789DE" w14:textId="3F7EF5B3" w:rsidR="00F3649D" w:rsidRPr="00F3649D" w:rsidRDefault="00F3649D" w:rsidP="00F3649D">
            <w:pPr>
              <w:spacing w:line="240" w:lineRule="auto"/>
              <w:rPr>
                <w:sz w:val="20"/>
                <w:szCs w:val="20"/>
              </w:rPr>
            </w:pPr>
            <w:r w:rsidRPr="00F3649D">
              <w:rPr>
                <w:color w:val="000000"/>
                <w:sz w:val="22"/>
                <w:szCs w:val="22"/>
              </w:rPr>
              <w:t>0.47, 0.45</w:t>
            </w:r>
          </w:p>
        </w:tc>
        <w:tc>
          <w:tcPr>
            <w:tcW w:w="1061" w:type="dxa"/>
            <w:vAlign w:val="center"/>
          </w:tcPr>
          <w:p w14:paraId="7A8E1164" w14:textId="3E751AE3" w:rsidR="00F3649D" w:rsidRPr="00F3649D" w:rsidRDefault="00F3649D" w:rsidP="00F3649D">
            <w:pPr>
              <w:spacing w:line="240" w:lineRule="auto"/>
              <w:rPr>
                <w:sz w:val="20"/>
                <w:szCs w:val="20"/>
              </w:rPr>
            </w:pPr>
            <w:r w:rsidRPr="00F3649D">
              <w:rPr>
                <w:color w:val="000000"/>
                <w:sz w:val="22"/>
                <w:szCs w:val="22"/>
              </w:rPr>
              <w:t>0.83, 0.87, 0.81</w:t>
            </w:r>
          </w:p>
        </w:tc>
      </w:tr>
      <w:tr w:rsidR="00F3649D" w:rsidRPr="00234BF7" w14:paraId="06BB36DA" w14:textId="373E31A0" w:rsidTr="00F3649D">
        <w:trPr>
          <w:trHeight w:val="9"/>
        </w:trPr>
        <w:tc>
          <w:tcPr>
            <w:tcW w:w="889" w:type="dxa"/>
          </w:tcPr>
          <w:p w14:paraId="74860B0D" w14:textId="77777777" w:rsidR="00F3649D" w:rsidRPr="00234BF7" w:rsidRDefault="00F3649D" w:rsidP="00F3649D">
            <w:pPr>
              <w:spacing w:line="240" w:lineRule="auto"/>
              <w:rPr>
                <w:sz w:val="20"/>
                <w:szCs w:val="20"/>
              </w:rPr>
            </w:pPr>
            <w:r w:rsidRPr="00234BF7">
              <w:rPr>
                <w:sz w:val="20"/>
                <w:szCs w:val="20"/>
              </w:rPr>
              <w:t>3</w:t>
            </w:r>
          </w:p>
        </w:tc>
        <w:tc>
          <w:tcPr>
            <w:tcW w:w="1104" w:type="dxa"/>
          </w:tcPr>
          <w:p w14:paraId="5562E915" w14:textId="76569A36" w:rsidR="00F3649D" w:rsidRPr="00234BF7" w:rsidRDefault="00F3649D" w:rsidP="00F3649D">
            <w:pPr>
              <w:spacing w:line="240" w:lineRule="auto"/>
              <w:rPr>
                <w:sz w:val="20"/>
                <w:szCs w:val="20"/>
              </w:rPr>
            </w:pPr>
            <w:r w:rsidRPr="00234BF7">
              <w:rPr>
                <w:sz w:val="20"/>
                <w:szCs w:val="20"/>
              </w:rPr>
              <w:t>Some overlap between regions</w:t>
            </w:r>
          </w:p>
        </w:tc>
        <w:tc>
          <w:tcPr>
            <w:tcW w:w="956" w:type="dxa"/>
          </w:tcPr>
          <w:p w14:paraId="4E94B21B" w14:textId="77777777" w:rsidR="00F3649D" w:rsidRPr="00234BF7" w:rsidRDefault="00F3649D" w:rsidP="00F3649D">
            <w:pPr>
              <w:spacing w:line="240" w:lineRule="auto"/>
              <w:rPr>
                <w:sz w:val="20"/>
                <w:szCs w:val="20"/>
              </w:rPr>
            </w:pPr>
            <w:r w:rsidRPr="00234BF7">
              <w:rPr>
                <w:sz w:val="20"/>
                <w:szCs w:val="20"/>
              </w:rPr>
              <w:t>Between 20° and 25° Latitude</w:t>
            </w:r>
          </w:p>
        </w:tc>
        <w:tc>
          <w:tcPr>
            <w:tcW w:w="1070" w:type="dxa"/>
            <w:vAlign w:val="center"/>
          </w:tcPr>
          <w:p w14:paraId="398189BB" w14:textId="544D90F9" w:rsidR="00F3649D" w:rsidRPr="00F3649D" w:rsidRDefault="00F3649D" w:rsidP="00F3649D">
            <w:pPr>
              <w:spacing w:line="240" w:lineRule="auto"/>
              <w:rPr>
                <w:sz w:val="20"/>
                <w:szCs w:val="20"/>
              </w:rPr>
            </w:pPr>
            <w:r w:rsidRPr="00F3649D">
              <w:rPr>
                <w:color w:val="000000"/>
                <w:sz w:val="22"/>
                <w:szCs w:val="22"/>
              </w:rPr>
              <w:t>0.26, 0.24</w:t>
            </w:r>
          </w:p>
        </w:tc>
        <w:tc>
          <w:tcPr>
            <w:tcW w:w="1069" w:type="dxa"/>
            <w:vAlign w:val="center"/>
          </w:tcPr>
          <w:p w14:paraId="398D8F32" w14:textId="53813EBF" w:rsidR="00F3649D" w:rsidRPr="00F3649D" w:rsidRDefault="00F3649D" w:rsidP="00F3649D">
            <w:pPr>
              <w:spacing w:line="240" w:lineRule="auto"/>
              <w:rPr>
                <w:sz w:val="20"/>
                <w:szCs w:val="20"/>
              </w:rPr>
            </w:pPr>
            <w:r w:rsidRPr="00F3649D">
              <w:rPr>
                <w:color w:val="000000"/>
                <w:sz w:val="22"/>
                <w:szCs w:val="22"/>
              </w:rPr>
              <w:t>1, 1, 0.85</w:t>
            </w:r>
          </w:p>
        </w:tc>
        <w:tc>
          <w:tcPr>
            <w:tcW w:w="1070" w:type="dxa"/>
            <w:vAlign w:val="center"/>
          </w:tcPr>
          <w:p w14:paraId="796BC5F0" w14:textId="5DC6AC77" w:rsidR="00F3649D" w:rsidRPr="00F3649D" w:rsidRDefault="00F3649D" w:rsidP="00F3649D">
            <w:pPr>
              <w:spacing w:line="240" w:lineRule="auto"/>
              <w:rPr>
                <w:sz w:val="20"/>
                <w:szCs w:val="20"/>
              </w:rPr>
            </w:pPr>
            <w:r w:rsidRPr="00F3649D">
              <w:rPr>
                <w:color w:val="000000"/>
                <w:sz w:val="22"/>
                <w:szCs w:val="22"/>
              </w:rPr>
              <w:t>0.29, 0.27</w:t>
            </w:r>
          </w:p>
        </w:tc>
        <w:tc>
          <w:tcPr>
            <w:tcW w:w="1069" w:type="dxa"/>
            <w:vAlign w:val="center"/>
          </w:tcPr>
          <w:p w14:paraId="65A53E5A" w14:textId="28753D31" w:rsidR="00F3649D" w:rsidRPr="00F3649D" w:rsidRDefault="00F3649D" w:rsidP="00F3649D">
            <w:pPr>
              <w:spacing w:line="240" w:lineRule="auto"/>
              <w:rPr>
                <w:sz w:val="20"/>
                <w:szCs w:val="20"/>
              </w:rPr>
            </w:pPr>
            <w:r w:rsidRPr="00F3649D">
              <w:rPr>
                <w:color w:val="000000"/>
                <w:sz w:val="22"/>
                <w:szCs w:val="22"/>
              </w:rPr>
              <w:t>0.98, 0.97, 0.8</w:t>
            </w:r>
          </w:p>
        </w:tc>
        <w:tc>
          <w:tcPr>
            <w:tcW w:w="1062" w:type="dxa"/>
            <w:vAlign w:val="center"/>
          </w:tcPr>
          <w:p w14:paraId="3ED52246" w14:textId="426D3E91" w:rsidR="00F3649D" w:rsidRPr="00F3649D" w:rsidRDefault="00F3649D" w:rsidP="00F3649D">
            <w:pPr>
              <w:spacing w:line="240" w:lineRule="auto"/>
              <w:rPr>
                <w:sz w:val="20"/>
                <w:szCs w:val="20"/>
              </w:rPr>
            </w:pPr>
            <w:r w:rsidRPr="00F3649D">
              <w:rPr>
                <w:color w:val="000000"/>
                <w:sz w:val="22"/>
                <w:szCs w:val="22"/>
              </w:rPr>
              <w:t>0.27, 0.25</w:t>
            </w:r>
          </w:p>
        </w:tc>
        <w:tc>
          <w:tcPr>
            <w:tcW w:w="1061" w:type="dxa"/>
            <w:vAlign w:val="center"/>
          </w:tcPr>
          <w:p w14:paraId="68028A2F" w14:textId="2728E32A" w:rsidR="00F3649D" w:rsidRPr="00F3649D" w:rsidRDefault="00F3649D" w:rsidP="00F3649D">
            <w:pPr>
              <w:spacing w:line="240" w:lineRule="auto"/>
              <w:rPr>
                <w:sz w:val="20"/>
                <w:szCs w:val="20"/>
              </w:rPr>
            </w:pPr>
            <w:r w:rsidRPr="00F3649D">
              <w:rPr>
                <w:color w:val="000000"/>
                <w:sz w:val="22"/>
                <w:szCs w:val="22"/>
              </w:rPr>
              <w:t>0.99, 0.99, 0.87</w:t>
            </w:r>
          </w:p>
        </w:tc>
      </w:tr>
      <w:tr w:rsidR="00F3649D" w:rsidRPr="00234BF7" w14:paraId="773AAFEF" w14:textId="447C1CB8" w:rsidTr="00F3649D">
        <w:trPr>
          <w:trHeight w:val="9"/>
        </w:trPr>
        <w:tc>
          <w:tcPr>
            <w:tcW w:w="889" w:type="dxa"/>
          </w:tcPr>
          <w:p w14:paraId="5733F9D3" w14:textId="77777777" w:rsidR="00F3649D" w:rsidRPr="00234BF7" w:rsidRDefault="00F3649D" w:rsidP="00F3649D">
            <w:pPr>
              <w:spacing w:line="240" w:lineRule="auto"/>
              <w:rPr>
                <w:sz w:val="20"/>
                <w:szCs w:val="20"/>
              </w:rPr>
            </w:pPr>
            <w:r w:rsidRPr="00234BF7">
              <w:rPr>
                <w:sz w:val="20"/>
                <w:szCs w:val="20"/>
              </w:rPr>
              <w:t>4</w:t>
            </w:r>
          </w:p>
        </w:tc>
        <w:tc>
          <w:tcPr>
            <w:tcW w:w="1104" w:type="dxa"/>
          </w:tcPr>
          <w:p w14:paraId="0003E913" w14:textId="77777777" w:rsidR="00F3649D" w:rsidRPr="00234BF7" w:rsidRDefault="00F3649D" w:rsidP="00F3649D">
            <w:pPr>
              <w:spacing w:line="240" w:lineRule="auto"/>
              <w:rPr>
                <w:sz w:val="20"/>
                <w:szCs w:val="20"/>
              </w:rPr>
            </w:pPr>
            <w:r w:rsidRPr="00234BF7">
              <w:rPr>
                <w:sz w:val="20"/>
                <w:szCs w:val="20"/>
              </w:rPr>
              <w:t xml:space="preserve">Single spatial break at edge of range with no overlap </w:t>
            </w:r>
          </w:p>
        </w:tc>
        <w:tc>
          <w:tcPr>
            <w:tcW w:w="956" w:type="dxa"/>
          </w:tcPr>
          <w:p w14:paraId="31113414" w14:textId="6F78AB54" w:rsidR="00F3649D" w:rsidRPr="00234BF7" w:rsidRDefault="00F3649D" w:rsidP="00F3649D">
            <w:pPr>
              <w:spacing w:line="240" w:lineRule="auto"/>
              <w:rPr>
                <w:sz w:val="20"/>
                <w:szCs w:val="20"/>
              </w:rPr>
            </w:pPr>
            <w:r w:rsidRPr="00234BF7">
              <w:rPr>
                <w:sz w:val="20"/>
                <w:szCs w:val="20"/>
              </w:rPr>
              <w:t>4</w:t>
            </w:r>
            <w:r>
              <w:rPr>
                <w:sz w:val="20"/>
                <w:szCs w:val="20"/>
              </w:rPr>
              <w:t>8</w:t>
            </w:r>
            <w:r w:rsidRPr="00234BF7">
              <w:rPr>
                <w:sz w:val="20"/>
                <w:szCs w:val="20"/>
              </w:rPr>
              <w:t xml:space="preserve">° </w:t>
            </w:r>
            <w:r>
              <w:rPr>
                <w:sz w:val="20"/>
                <w:szCs w:val="20"/>
              </w:rPr>
              <w:t>Longitude</w:t>
            </w:r>
          </w:p>
          <w:p w14:paraId="7C07A341" w14:textId="77777777" w:rsidR="00F3649D" w:rsidRPr="00234BF7" w:rsidRDefault="00F3649D" w:rsidP="00F3649D">
            <w:pPr>
              <w:spacing w:line="240" w:lineRule="auto"/>
              <w:rPr>
                <w:sz w:val="20"/>
                <w:szCs w:val="20"/>
              </w:rPr>
            </w:pPr>
          </w:p>
        </w:tc>
        <w:tc>
          <w:tcPr>
            <w:tcW w:w="1070" w:type="dxa"/>
            <w:vAlign w:val="center"/>
          </w:tcPr>
          <w:p w14:paraId="4C0EE0EC" w14:textId="118DDB47" w:rsidR="00F3649D" w:rsidRPr="00F3649D" w:rsidRDefault="00F3649D" w:rsidP="00F3649D">
            <w:pPr>
              <w:spacing w:line="240" w:lineRule="auto"/>
              <w:rPr>
                <w:sz w:val="20"/>
                <w:szCs w:val="20"/>
              </w:rPr>
            </w:pPr>
            <w:r w:rsidRPr="00F3649D">
              <w:rPr>
                <w:color w:val="000000"/>
                <w:sz w:val="22"/>
                <w:szCs w:val="22"/>
              </w:rPr>
              <w:t>0.63, 0.59</w:t>
            </w:r>
          </w:p>
        </w:tc>
        <w:tc>
          <w:tcPr>
            <w:tcW w:w="1069" w:type="dxa"/>
            <w:vAlign w:val="center"/>
          </w:tcPr>
          <w:p w14:paraId="71D799F8" w14:textId="537FE03C" w:rsidR="00F3649D" w:rsidRPr="00F3649D" w:rsidRDefault="00F3649D" w:rsidP="00F3649D">
            <w:pPr>
              <w:spacing w:line="240" w:lineRule="auto"/>
              <w:rPr>
                <w:sz w:val="20"/>
                <w:szCs w:val="20"/>
              </w:rPr>
            </w:pPr>
            <w:r w:rsidRPr="00F3649D">
              <w:rPr>
                <w:color w:val="000000"/>
                <w:sz w:val="22"/>
                <w:szCs w:val="22"/>
              </w:rPr>
              <w:t>0.75, 0.2, 0.78</w:t>
            </w:r>
          </w:p>
        </w:tc>
        <w:tc>
          <w:tcPr>
            <w:tcW w:w="1070" w:type="dxa"/>
            <w:vAlign w:val="center"/>
          </w:tcPr>
          <w:p w14:paraId="22282FDF" w14:textId="497A263B" w:rsidR="00F3649D" w:rsidRPr="00F3649D" w:rsidRDefault="00F3649D" w:rsidP="00F3649D">
            <w:pPr>
              <w:spacing w:line="240" w:lineRule="auto"/>
              <w:rPr>
                <w:sz w:val="20"/>
                <w:szCs w:val="20"/>
              </w:rPr>
            </w:pPr>
            <w:r w:rsidRPr="00F3649D">
              <w:rPr>
                <w:color w:val="000000"/>
                <w:sz w:val="22"/>
                <w:szCs w:val="22"/>
              </w:rPr>
              <w:t>0.56, 0.52</w:t>
            </w:r>
          </w:p>
        </w:tc>
        <w:tc>
          <w:tcPr>
            <w:tcW w:w="1069" w:type="dxa"/>
            <w:vAlign w:val="center"/>
          </w:tcPr>
          <w:p w14:paraId="6C4AC1D1" w14:textId="61460858" w:rsidR="00F3649D" w:rsidRPr="00F3649D" w:rsidRDefault="00F3649D" w:rsidP="00F3649D">
            <w:pPr>
              <w:spacing w:line="240" w:lineRule="auto"/>
              <w:rPr>
                <w:sz w:val="20"/>
                <w:szCs w:val="20"/>
              </w:rPr>
            </w:pPr>
            <w:r w:rsidRPr="00F3649D">
              <w:rPr>
                <w:color w:val="000000"/>
                <w:sz w:val="22"/>
                <w:szCs w:val="22"/>
              </w:rPr>
              <w:t>0.75, 0.11, 0.85</w:t>
            </w:r>
          </w:p>
        </w:tc>
        <w:tc>
          <w:tcPr>
            <w:tcW w:w="1062" w:type="dxa"/>
            <w:vAlign w:val="center"/>
          </w:tcPr>
          <w:p w14:paraId="7712D40E" w14:textId="5F8D44D5" w:rsidR="00F3649D" w:rsidRPr="00F3649D" w:rsidRDefault="00F3649D" w:rsidP="00F3649D">
            <w:pPr>
              <w:spacing w:line="240" w:lineRule="auto"/>
              <w:rPr>
                <w:sz w:val="20"/>
                <w:szCs w:val="20"/>
              </w:rPr>
            </w:pPr>
            <w:r w:rsidRPr="00F3649D">
              <w:rPr>
                <w:color w:val="000000"/>
                <w:sz w:val="22"/>
                <w:szCs w:val="22"/>
              </w:rPr>
              <w:t>0.6, 0.57</w:t>
            </w:r>
          </w:p>
        </w:tc>
        <w:tc>
          <w:tcPr>
            <w:tcW w:w="1061" w:type="dxa"/>
            <w:vAlign w:val="center"/>
          </w:tcPr>
          <w:p w14:paraId="68668B0B" w14:textId="2DE5DD4F" w:rsidR="00F3649D" w:rsidRPr="00F3649D" w:rsidRDefault="00F3649D" w:rsidP="00F3649D">
            <w:pPr>
              <w:spacing w:line="240" w:lineRule="auto"/>
              <w:rPr>
                <w:sz w:val="20"/>
                <w:szCs w:val="20"/>
              </w:rPr>
            </w:pPr>
            <w:r w:rsidRPr="00F3649D">
              <w:rPr>
                <w:color w:val="000000"/>
                <w:sz w:val="22"/>
                <w:szCs w:val="22"/>
              </w:rPr>
              <w:t>0.73, 0.17, 0.8</w:t>
            </w:r>
          </w:p>
        </w:tc>
      </w:tr>
      <w:tr w:rsidR="00F3649D" w:rsidRPr="00234BF7" w14:paraId="0648F431" w14:textId="40F11AC9" w:rsidTr="00F3649D">
        <w:trPr>
          <w:trHeight w:val="9"/>
        </w:trPr>
        <w:tc>
          <w:tcPr>
            <w:tcW w:w="889" w:type="dxa"/>
          </w:tcPr>
          <w:p w14:paraId="217C52F2" w14:textId="77777777" w:rsidR="00F3649D" w:rsidRPr="00234BF7" w:rsidRDefault="00F3649D" w:rsidP="00F3649D">
            <w:pPr>
              <w:spacing w:line="240" w:lineRule="auto"/>
              <w:rPr>
                <w:sz w:val="20"/>
                <w:szCs w:val="20"/>
              </w:rPr>
            </w:pPr>
            <w:r w:rsidRPr="00234BF7">
              <w:rPr>
                <w:sz w:val="20"/>
                <w:szCs w:val="20"/>
              </w:rPr>
              <w:t>5</w:t>
            </w:r>
          </w:p>
        </w:tc>
        <w:tc>
          <w:tcPr>
            <w:tcW w:w="1104" w:type="dxa"/>
          </w:tcPr>
          <w:p w14:paraId="3986CFC7" w14:textId="77777777" w:rsidR="00F3649D" w:rsidRPr="00234BF7" w:rsidRDefault="00F3649D" w:rsidP="00F3649D">
            <w:pPr>
              <w:spacing w:line="240" w:lineRule="auto"/>
              <w:rPr>
                <w:sz w:val="20"/>
                <w:szCs w:val="20"/>
              </w:rPr>
            </w:pPr>
            <w:r w:rsidRPr="00234BF7">
              <w:rPr>
                <w:sz w:val="20"/>
                <w:szCs w:val="20"/>
              </w:rPr>
              <w:t>Single temporal break at year 50 (of 100); no spatial variability</w:t>
            </w:r>
          </w:p>
        </w:tc>
        <w:tc>
          <w:tcPr>
            <w:tcW w:w="956" w:type="dxa"/>
          </w:tcPr>
          <w:p w14:paraId="03DDD22C" w14:textId="77777777" w:rsidR="00F3649D" w:rsidRPr="00234BF7" w:rsidRDefault="00F3649D" w:rsidP="00F3649D">
            <w:pPr>
              <w:spacing w:line="240" w:lineRule="auto"/>
              <w:rPr>
                <w:sz w:val="20"/>
                <w:szCs w:val="20"/>
              </w:rPr>
            </w:pPr>
            <w:r w:rsidRPr="00234BF7">
              <w:rPr>
                <w:sz w:val="20"/>
                <w:szCs w:val="20"/>
              </w:rPr>
              <w:t>None for latitude or longitude; all fish under Regime 1 from years 0 to 49 and Regime 2 thereafter</w:t>
            </w:r>
          </w:p>
        </w:tc>
        <w:tc>
          <w:tcPr>
            <w:tcW w:w="1070" w:type="dxa"/>
            <w:vAlign w:val="center"/>
          </w:tcPr>
          <w:p w14:paraId="6FD4A365" w14:textId="3B928F30" w:rsidR="00F3649D" w:rsidRPr="00F3649D" w:rsidRDefault="00F3649D" w:rsidP="00F3649D">
            <w:pPr>
              <w:spacing w:line="240" w:lineRule="auto"/>
              <w:rPr>
                <w:sz w:val="20"/>
                <w:szCs w:val="20"/>
              </w:rPr>
            </w:pPr>
            <w:r w:rsidRPr="00F3649D">
              <w:rPr>
                <w:color w:val="000000"/>
                <w:sz w:val="22"/>
                <w:szCs w:val="22"/>
              </w:rPr>
              <w:t>0.76, 0.74</w:t>
            </w:r>
          </w:p>
        </w:tc>
        <w:tc>
          <w:tcPr>
            <w:tcW w:w="1069" w:type="dxa"/>
            <w:vAlign w:val="center"/>
          </w:tcPr>
          <w:p w14:paraId="4B8D497C" w14:textId="151701EF" w:rsidR="00F3649D" w:rsidRPr="00F3649D" w:rsidRDefault="00F3649D" w:rsidP="00F3649D">
            <w:pPr>
              <w:spacing w:line="240" w:lineRule="auto"/>
              <w:rPr>
                <w:sz w:val="20"/>
                <w:szCs w:val="20"/>
              </w:rPr>
            </w:pPr>
            <w:r w:rsidRPr="00F3649D">
              <w:rPr>
                <w:color w:val="000000"/>
                <w:sz w:val="22"/>
                <w:szCs w:val="22"/>
              </w:rPr>
              <w:t>0.92, 0.93, 0.29</w:t>
            </w:r>
          </w:p>
        </w:tc>
        <w:tc>
          <w:tcPr>
            <w:tcW w:w="1070" w:type="dxa"/>
            <w:vAlign w:val="center"/>
          </w:tcPr>
          <w:p w14:paraId="60A8792D" w14:textId="7B2E0C59" w:rsidR="00F3649D" w:rsidRPr="00F3649D" w:rsidRDefault="00F3649D" w:rsidP="00F3649D">
            <w:pPr>
              <w:spacing w:line="240" w:lineRule="auto"/>
              <w:rPr>
                <w:sz w:val="20"/>
                <w:szCs w:val="20"/>
              </w:rPr>
            </w:pPr>
            <w:r w:rsidRPr="00F3649D">
              <w:rPr>
                <w:color w:val="000000"/>
                <w:sz w:val="22"/>
                <w:szCs w:val="22"/>
              </w:rPr>
              <w:t>0.7, 0.64</w:t>
            </w:r>
          </w:p>
        </w:tc>
        <w:tc>
          <w:tcPr>
            <w:tcW w:w="1069" w:type="dxa"/>
            <w:vAlign w:val="center"/>
          </w:tcPr>
          <w:p w14:paraId="44695807" w14:textId="0433EDBF" w:rsidR="00F3649D" w:rsidRPr="00F3649D" w:rsidRDefault="00F3649D" w:rsidP="00F3649D">
            <w:pPr>
              <w:spacing w:line="240" w:lineRule="auto"/>
              <w:rPr>
                <w:sz w:val="20"/>
                <w:szCs w:val="20"/>
              </w:rPr>
            </w:pPr>
            <w:r w:rsidRPr="00F3649D">
              <w:rPr>
                <w:color w:val="000000"/>
                <w:sz w:val="22"/>
                <w:szCs w:val="22"/>
              </w:rPr>
              <w:t>0.9, 0.9, 0.18</w:t>
            </w:r>
          </w:p>
        </w:tc>
        <w:tc>
          <w:tcPr>
            <w:tcW w:w="1062" w:type="dxa"/>
            <w:vAlign w:val="center"/>
          </w:tcPr>
          <w:p w14:paraId="3B3DACBC" w14:textId="112EEE0E" w:rsidR="00F3649D" w:rsidRPr="00F3649D" w:rsidRDefault="00F3649D" w:rsidP="00F3649D">
            <w:pPr>
              <w:spacing w:line="240" w:lineRule="auto"/>
              <w:rPr>
                <w:sz w:val="20"/>
                <w:szCs w:val="20"/>
              </w:rPr>
            </w:pPr>
            <w:r w:rsidRPr="00F3649D">
              <w:rPr>
                <w:color w:val="000000"/>
                <w:sz w:val="22"/>
                <w:szCs w:val="22"/>
              </w:rPr>
              <w:t>0.77, 0.73</w:t>
            </w:r>
          </w:p>
        </w:tc>
        <w:tc>
          <w:tcPr>
            <w:tcW w:w="1061" w:type="dxa"/>
            <w:vAlign w:val="center"/>
          </w:tcPr>
          <w:p w14:paraId="7C9D592C" w14:textId="58B53056" w:rsidR="00F3649D" w:rsidRPr="00F3649D" w:rsidRDefault="00F3649D" w:rsidP="00F3649D">
            <w:pPr>
              <w:spacing w:line="240" w:lineRule="auto"/>
              <w:rPr>
                <w:sz w:val="20"/>
                <w:szCs w:val="20"/>
              </w:rPr>
            </w:pPr>
            <w:r w:rsidRPr="00F3649D">
              <w:rPr>
                <w:color w:val="000000"/>
                <w:sz w:val="22"/>
                <w:szCs w:val="22"/>
              </w:rPr>
              <w:t>0.9, 0.9, 0.3</w:t>
            </w:r>
          </w:p>
        </w:tc>
      </w:tr>
    </w:tbl>
    <w:p w14:paraId="422AD68E" w14:textId="3E3813BD" w:rsidR="00855A9D" w:rsidRDefault="00D437F5" w:rsidP="0085533C">
      <w:pPr>
        <w:pStyle w:val="Caption"/>
        <w:jc w:val="both"/>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sidR="006E09BE">
        <w:rPr>
          <w:noProof/>
        </w:rPr>
        <w:t>2</w:t>
      </w:r>
      <w:r>
        <w:fldChar w:fldCharType="end"/>
      </w:r>
      <w:r w:rsidR="00920B04">
        <w:t>.</w:t>
      </w:r>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lastRenderedPageBreak/>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03699DEF" w:rsidR="00855A9D" w:rsidRDefault="00855A9D" w:rsidP="00855A9D">
      <w:pPr>
        <w:pStyle w:val="Caption"/>
      </w:pPr>
      <w:r>
        <w:t>Table A</w:t>
      </w:r>
      <w:r>
        <w:fldChar w:fldCharType="begin"/>
      </w:r>
      <w:r>
        <w:instrText xml:space="preserve"> SEQ Table_A \* ARABIC </w:instrText>
      </w:r>
      <w:r>
        <w:fldChar w:fldCharType="separate"/>
      </w:r>
      <w:r w:rsidR="006E09BE">
        <w:rPr>
          <w:noProof/>
        </w:rPr>
        <w:t>3</w:t>
      </w:r>
      <w:r>
        <w:fldChar w:fldCharType="end"/>
      </w:r>
      <w:r>
        <w:t xml:space="preserve">. Number of </w:t>
      </w:r>
      <w:proofErr w:type="gramStart"/>
      <w:r>
        <w:t>sablefish</w:t>
      </w:r>
      <w:proofErr w:type="gramEnd"/>
      <w:r>
        <w:t xml:space="preserve">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AU" w:eastAsia="en-AU"/>
        </w:rPr>
        <w:lastRenderedPageBreak/>
        <w:drawing>
          <wp:inline distT="0" distB="0" distL="0" distR="0" wp14:anchorId="272D4B7C" wp14:editId="0001EB97">
            <wp:extent cx="6324600" cy="75895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4600" cy="7589519"/>
                    </a:xfrm>
                    <a:prstGeom prst="rect">
                      <a:avLst/>
                    </a:prstGeom>
                  </pic:spPr>
                </pic:pic>
              </a:graphicData>
            </a:graphic>
          </wp:inline>
        </w:drawing>
      </w:r>
    </w:p>
    <w:p w14:paraId="5925DB92" w14:textId="6B6D5785" w:rsidR="002467B6" w:rsidRDefault="006920A2" w:rsidP="00730332">
      <w:pPr>
        <w:pStyle w:val="Caption"/>
        <w:sectPr w:rsidR="002467B6"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w:t>
      </w:r>
      <w:proofErr w:type="gramStart"/>
      <w:r w:rsidR="006055D3">
        <w:t>20 and 25 degrees</w:t>
      </w:r>
      <w:proofErr w:type="gramEnd"/>
      <w:r w:rsidR="006055D3">
        <w:t xml:space="preserve"> latitude and longitude.</w:t>
      </w:r>
    </w:p>
    <w:p w14:paraId="28A83825" w14:textId="3603233D" w:rsidR="002467B6" w:rsidRDefault="002467B6" w:rsidP="002467B6">
      <w:pPr>
        <w:pStyle w:val="Caption"/>
      </w:pPr>
      <w:r>
        <w:rPr>
          <w:noProof/>
          <w:lang w:val="en-AU" w:eastAsia="en-AU"/>
        </w:rPr>
        <w:lastRenderedPageBreak/>
        <w:drawing>
          <wp:inline distT="0" distB="0" distL="0" distR="0" wp14:anchorId="316B9B26" wp14:editId="2FD7AEA6">
            <wp:extent cx="5943600" cy="713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5C649494" w14:textId="4A1D15F7" w:rsidR="002467B6" w:rsidRPr="00730332" w:rsidRDefault="002467B6" w:rsidP="002467B6">
      <w:pPr>
        <w:pStyle w:val="Caption"/>
        <w:sectPr w:rsidR="002467B6"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3</w:t>
      </w:r>
      <w:r>
        <w:fldChar w:fldCharType="end"/>
      </w:r>
      <w:r>
        <w:t xml:space="preserve"> Histogram of detected breakpoints (grey bars) from STARS analysis by scenario. Vertical red bars indicate true breakpoints used to generate synthetic populations. For Scenario 3, the synthetic population overlapped between </w:t>
      </w:r>
      <w:proofErr w:type="gramStart"/>
      <w:r>
        <w:t>20 and 25 degrees</w:t>
      </w:r>
      <w:proofErr w:type="gramEnd"/>
      <w:r>
        <w:t xml:space="preserve"> latitude and longitude.</w:t>
      </w:r>
    </w:p>
    <w:p w14:paraId="27F325FE" w14:textId="565A16B4" w:rsidR="005D1F9C" w:rsidRPr="00730332" w:rsidRDefault="005D1F9C"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p>
    <w:p w14:paraId="6E8AFCD3" w14:textId="4A231336" w:rsidR="00855A9D" w:rsidRDefault="0011193E" w:rsidP="00222845">
      <w:pPr>
        <w:spacing w:line="240" w:lineRule="auto"/>
      </w:pPr>
      <w:r>
        <w:fldChar w:fldCharType="begin"/>
      </w:r>
      <w:r>
        <w:instrText xml:space="preserve"> REF _Ref8638745 \h </w:instrText>
      </w:r>
      <w:r>
        <w:fldChar w:fldCharType="separate"/>
      </w:r>
      <w:r w:rsidR="006E09BE">
        <w:t>Figure A</w:t>
      </w:r>
      <w:r w:rsidR="006E09BE">
        <w:rPr>
          <w:noProof/>
        </w:rPr>
        <w:t>5</w:t>
      </w:r>
      <w:r>
        <w:fldChar w:fldCharType="end"/>
      </w:r>
      <w:r>
        <w:t xml:space="preserve"> through </w:t>
      </w:r>
      <w:r>
        <w:fldChar w:fldCharType="begin"/>
      </w:r>
      <w:r>
        <w:instrText xml:space="preserve"> REF _Ref8638752 \h </w:instrText>
      </w:r>
      <w:r>
        <w:fldChar w:fldCharType="separate"/>
      </w:r>
      <w:r w:rsidR="006E09BE">
        <w:t>Figure A</w:t>
      </w:r>
      <w:r w:rsidR="006E09BE">
        <w:rPr>
          <w:noProof/>
        </w:rPr>
        <w:t>14</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sidR="006E09BE">
        <w:rPr>
          <w:noProof/>
        </w:rPr>
        <w:t>4</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15" w:name="_Ref8638745"/>
      <w:r>
        <w:t>Figure A</w:t>
      </w:r>
      <w:r>
        <w:fldChar w:fldCharType="begin"/>
      </w:r>
      <w:r>
        <w:instrText xml:space="preserve"> SEQ Figure_A \* ARABIC </w:instrText>
      </w:r>
      <w:r>
        <w:fldChar w:fldCharType="separate"/>
      </w:r>
      <w:r w:rsidR="006E09BE">
        <w:rPr>
          <w:noProof/>
        </w:rPr>
        <w:t>5</w:t>
      </w:r>
      <w:r>
        <w:fldChar w:fldCharType="end"/>
      </w:r>
      <w:bookmarkEnd w:id="15"/>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Default="00914492" w:rsidP="0090493F">
      <w:pPr>
        <w:pStyle w:val="Caption"/>
      </w:pPr>
      <w:r>
        <w:t>Figure A</w:t>
      </w:r>
      <w:r>
        <w:fldChar w:fldCharType="begin"/>
      </w:r>
      <w:r>
        <w:instrText xml:space="preserve"> SEQ Figure_A \* ARABIC </w:instrText>
      </w:r>
      <w:r>
        <w:fldChar w:fldCharType="separate"/>
      </w:r>
      <w:r w:rsidR="006E09BE">
        <w:rPr>
          <w:noProof/>
        </w:rPr>
        <w:t>6</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7</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6E09BE">
        <w:rPr>
          <w:noProof/>
        </w:rPr>
        <w:t>8</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Default="00E76355" w:rsidP="0090493F">
      <w:pPr>
        <w:pStyle w:val="Caption"/>
      </w:pPr>
      <w:r>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9</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730332">
      <w:pPr>
        <w:pStyle w:val="Caption"/>
      </w:pPr>
    </w:p>
    <w:p w14:paraId="5FFD8DB6" w14:textId="4A25FD89" w:rsidR="00134077" w:rsidRDefault="00134077" w:rsidP="0090493F">
      <w:pPr>
        <w:pStyle w:val="Caption"/>
      </w:pPr>
      <w:r>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0</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6F0B3F" w:rsidRDefault="00E76355" w:rsidP="0090493F">
      <w:pPr>
        <w:pStyle w:val="Caption"/>
      </w:pPr>
      <w:r>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11</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730332">
      <w:pPr>
        <w:pStyle w:val="Caption"/>
      </w:pPr>
    </w:p>
    <w:p w14:paraId="676E046D" w14:textId="7442B20C"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2</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74593265"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6E09BE">
        <w:rPr>
          <w:noProof/>
        </w:rPr>
        <w:t>13</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Default="00DC2511" w:rsidP="00222845">
      <w:pPr>
        <w:pStyle w:val="Caption"/>
        <w:sectPr w:rsidR="0090493F" w:rsidSect="00976DBF">
          <w:pgSz w:w="12240" w:h="15840"/>
          <w:pgMar w:top="1440" w:right="1440" w:bottom="1440" w:left="1440" w:header="720" w:footer="720" w:gutter="0"/>
          <w:lnNumType w:countBy="1" w:restart="continuous"/>
          <w:cols w:space="720"/>
          <w:docGrid w:linePitch="360"/>
        </w:sectPr>
      </w:pPr>
      <w:bookmarkStart w:id="16" w:name="_Ref8638752"/>
      <w:r>
        <w:t>Figure A</w:t>
      </w:r>
      <w:r>
        <w:fldChar w:fldCharType="begin"/>
      </w:r>
      <w:r>
        <w:instrText xml:space="preserve"> SEQ Figure_A \* ARABIC </w:instrText>
      </w:r>
      <w:r>
        <w:fldChar w:fldCharType="separate"/>
      </w:r>
      <w:r w:rsidR="006E09BE">
        <w:rPr>
          <w:noProof/>
        </w:rPr>
        <w:t>14</w:t>
      </w:r>
      <w:r>
        <w:fldChar w:fldCharType="end"/>
      </w:r>
      <w:bookmarkEnd w:id="16"/>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5</w:t>
      </w:r>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6</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lastRenderedPageBreak/>
        <w:t xml:space="preserve">A.3 STARS </w:t>
      </w:r>
      <w:r w:rsidR="00222845">
        <w:t>Method Results</w:t>
      </w:r>
    </w:p>
    <w:p w14:paraId="6A5E0C16" w14:textId="75A24E91" w:rsidR="007E1CCD" w:rsidRDefault="007E1CCD" w:rsidP="007B7715">
      <w:pPr>
        <w:spacing w:line="240" w:lineRule="auto"/>
      </w:pPr>
      <w:r>
        <w:rPr>
          <w:noProof/>
          <w:lang w:val="en-AU" w:eastAsia="en-AU"/>
        </w:rPr>
        <w:drawing>
          <wp:inline distT="0" distB="0" distL="0" distR="0" wp14:anchorId="625A5A92" wp14:editId="7FD07F8D">
            <wp:extent cx="5943362"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362" cy="4322444"/>
                    </a:xfrm>
                    <a:prstGeom prst="rect">
                      <a:avLst/>
                    </a:prstGeom>
                  </pic:spPr>
                </pic:pic>
              </a:graphicData>
            </a:graphic>
          </wp:inline>
        </w:drawing>
      </w:r>
    </w:p>
    <w:p w14:paraId="581A5762" w14:textId="46E9517F"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7</w:t>
      </w:r>
      <w:r>
        <w:fldChar w:fldCharType="end"/>
      </w:r>
      <w:r w:rsidR="00920B04">
        <w:t>.</w:t>
      </w:r>
      <w:r w:rsidRPr="007E1CCD">
        <w:t xml:space="preserve"> </w:t>
      </w:r>
      <w:r>
        <w:t xml:space="preserve">Using the STARS method </w:t>
      </w:r>
      <w:r>
        <w:fldChar w:fldCharType="begin" w:fldLock="1"/>
      </w:r>
      <w:r w:rsidR="007751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p>
    <w:p w14:paraId="51A09ECB" w14:textId="77777777" w:rsidR="0057595A" w:rsidRPr="00CF36A9" w:rsidRDefault="0057595A" w:rsidP="005D1F9C">
      <w:pPr>
        <w:pStyle w:val="Heading1"/>
        <w:spacing w:line="240" w:lineRule="auto"/>
        <w:rPr>
          <w:lang w:val="en"/>
        </w:rPr>
      </w:pPr>
      <w:r>
        <w:rPr>
          <w:lang w:val="en"/>
        </w:rPr>
        <w:lastRenderedPageBreak/>
        <w:t>References</w:t>
      </w:r>
    </w:p>
    <w:p w14:paraId="25840D00" w14:textId="584949A2" w:rsidR="00775178" w:rsidRPr="00775178" w:rsidRDefault="0057595A" w:rsidP="0077517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75178" w:rsidRPr="00775178">
        <w:rPr>
          <w:noProof/>
        </w:rPr>
        <w:t>Beverton, R.J.H., Holt, S.J., 1957. On the Dynamics of Exploited Fish Populations, Fisheries Investigations Series 2: Sea Fisheries. https://doi.org/10.1007/BF00044132</w:t>
      </w:r>
    </w:p>
    <w:p w14:paraId="55F37E15"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Kirkwood, G.P., 1983. Estimation of von Bertalanffy Growth Curve Parameters Using both Length Increment and Age–Length Data. Can. J. Fish. Aquat. Sci. 40, 1405–1411. https://doi.org/10.1139/f83-162</w:t>
      </w:r>
    </w:p>
    <w:p w14:paraId="7938D799"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Rodionov, S.N., 2004. A sequential algorithm for testing climate regime shifts. Geophys. Res. Lett. 31, 2–5. https://doi.org/10.1029/2004GL019448</w:t>
      </w: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unt, Andre (O&amp;A, Hobart)" w:date="2019-06-25T13:38:00Z" w:initials="PA(H">
    <w:p w14:paraId="3F1D7ED5" w14:textId="269F9667" w:rsidR="000806E3" w:rsidRDefault="000806E3">
      <w:pPr>
        <w:pStyle w:val="CommentText"/>
      </w:pPr>
      <w:r>
        <w:rPr>
          <w:rStyle w:val="CommentReference"/>
        </w:rPr>
        <w:annotationRef/>
      </w:r>
      <w:r>
        <w:t>This is documented somewhere?</w:t>
      </w:r>
    </w:p>
  </w:comment>
  <w:comment w:id="3" w:author="Maia Kapur" w:date="2019-06-26T13:27:00Z" w:initials="MK">
    <w:p w14:paraId="6733AB7B" w14:textId="653ADCB1" w:rsidR="000806E3" w:rsidRDefault="000806E3">
      <w:pPr>
        <w:pStyle w:val="CommentText"/>
      </w:pPr>
      <w:r>
        <w:rPr>
          <w:rStyle w:val="CommentReference"/>
        </w:rPr>
        <w:annotationRef/>
      </w:r>
      <w:proofErr w:type="gramStart"/>
      <w:r>
        <w:t>Yes</w:t>
      </w:r>
      <w:proofErr w:type="gramEnd"/>
      <w:r>
        <w:t xml:space="preserve"> in main manuscript we describe the variation observed for sablefish, and show table w values</w:t>
      </w:r>
    </w:p>
  </w:comment>
  <w:comment w:id="7" w:author="Maia Kapur" w:date="2019-06-26T14:12:00Z" w:initials="MK">
    <w:p w14:paraId="7F7EE1A9" w14:textId="7685FD6C" w:rsidR="00912782" w:rsidRDefault="00912782">
      <w:pPr>
        <w:pStyle w:val="CommentText"/>
      </w:pPr>
      <w:r>
        <w:rPr>
          <w:rStyle w:val="CommentReference"/>
        </w:rPr>
        <w:annotationRef/>
      </w:r>
      <w:r>
        <w:t xml:space="preserve">This is the </w:t>
      </w:r>
      <w:proofErr w:type="spellStart"/>
      <w:r>
        <w:t>val</w:t>
      </w:r>
      <w:proofErr w:type="spellEnd"/>
      <w:r>
        <w:t xml:space="preserve"> given by the ogive, not 0 nor 1 as there are not yet ‘</w:t>
      </w:r>
      <w:proofErr w:type="gramStart"/>
      <w:r>
        <w:t>individuals’</w:t>
      </w:r>
      <w:proofErr w:type="gramEnd"/>
      <w:r>
        <w:t xml:space="preserve">. </w:t>
      </w:r>
    </w:p>
  </w:comment>
  <w:comment w:id="8" w:author="Punt, Andre (O&amp;A, Hobart)" w:date="2019-06-25T13:45:00Z" w:initials="PA(H">
    <w:p w14:paraId="181178E4" w14:textId="77777777" w:rsidR="00882040" w:rsidRDefault="00882040">
      <w:pPr>
        <w:pStyle w:val="CommentText"/>
      </w:pPr>
      <w:r>
        <w:rPr>
          <w:rStyle w:val="CommentReference"/>
        </w:rPr>
        <w:annotationRef/>
      </w:r>
      <w:r>
        <w:t xml:space="preserve">This still seems wrong because the sum over </w:t>
      </w:r>
      <w:proofErr w:type="spellStart"/>
      <w:r>
        <w:t>i</w:t>
      </w:r>
      <w:proofErr w:type="spellEnd"/>
      <w:r>
        <w:t xml:space="preserve"> is the population in year 1 and R0 is meant to be the unfished size.</w:t>
      </w:r>
    </w:p>
    <w:p w14:paraId="71577088" w14:textId="77777777" w:rsidR="00882040" w:rsidRDefault="00882040">
      <w:pPr>
        <w:pStyle w:val="CommentText"/>
      </w:pPr>
    </w:p>
    <w:p w14:paraId="428509F7" w14:textId="77777777" w:rsidR="00882040" w:rsidRDefault="00882040">
      <w:pPr>
        <w:pStyle w:val="CommentText"/>
      </w:pPr>
      <w:r>
        <w:t xml:space="preserve">What is the initial number of individuals in the population. </w:t>
      </w:r>
    </w:p>
    <w:p w14:paraId="04DC2C9D" w14:textId="77777777" w:rsidR="00882040" w:rsidRDefault="00882040">
      <w:pPr>
        <w:pStyle w:val="CommentText"/>
      </w:pPr>
    </w:p>
    <w:p w14:paraId="0DA83B62" w14:textId="77777777" w:rsidR="00882040" w:rsidRDefault="00882040">
      <w:pPr>
        <w:pStyle w:val="CommentText"/>
      </w:pPr>
      <w:r>
        <w:t>How if m(</w:t>
      </w:r>
      <w:proofErr w:type="spellStart"/>
      <w:r>
        <w:t>i</w:t>
      </w:r>
      <w:proofErr w:type="spellEnd"/>
      <w:r>
        <w:t>) set for year 1 – it should be a sample from x(I,1) I think</w:t>
      </w:r>
    </w:p>
    <w:p w14:paraId="09FAE8DC" w14:textId="77777777" w:rsidR="00882040" w:rsidRDefault="00882040">
      <w:pPr>
        <w:pStyle w:val="CommentText"/>
      </w:pPr>
    </w:p>
    <w:p w14:paraId="79C3F39F" w14:textId="77777777" w:rsidR="00882040" w:rsidRDefault="00882040">
      <w:pPr>
        <w:pStyle w:val="CommentText"/>
      </w:pPr>
      <w:r>
        <w:t xml:space="preserve">Can you plot the total number of live animals – it should be constant (as F=0). I am guessing it increases. </w:t>
      </w:r>
    </w:p>
    <w:p w14:paraId="6D660156" w14:textId="77777777" w:rsidR="00882040" w:rsidRDefault="00882040">
      <w:pPr>
        <w:pStyle w:val="CommentText"/>
      </w:pPr>
    </w:p>
    <w:p w14:paraId="7D4E33B4" w14:textId="77777777" w:rsidR="00882040" w:rsidRDefault="00882040">
      <w:pPr>
        <w:pStyle w:val="CommentText"/>
      </w:pPr>
      <w:r>
        <w:t xml:space="preserve">If this working you need to explain it better; if not </w:t>
      </w:r>
      <w:proofErr w:type="spellStart"/>
      <w:proofErr w:type="gramStart"/>
      <w:r>
        <w:t>lets</w:t>
      </w:r>
      <w:proofErr w:type="spellEnd"/>
      <w:proofErr w:type="gramEnd"/>
      <w:r>
        <w:t xml:space="preserve"> do this again. </w:t>
      </w:r>
    </w:p>
    <w:p w14:paraId="3C227D26" w14:textId="77777777" w:rsidR="00882040" w:rsidRDefault="00882040">
      <w:pPr>
        <w:pStyle w:val="CommentText"/>
      </w:pPr>
    </w:p>
  </w:comment>
  <w:comment w:id="13" w:author="Punt, Andre (O&amp;A, Hobart)" w:date="2019-06-25T13:47:00Z" w:initials="PA(H">
    <w:p w14:paraId="459D8534" w14:textId="06D3856F" w:rsidR="000806E3" w:rsidRDefault="000806E3">
      <w:pPr>
        <w:pStyle w:val="CommentText"/>
      </w:pPr>
      <w:r>
        <w:rPr>
          <w:rStyle w:val="CommentReference"/>
        </w:rPr>
        <w:annotationRef/>
      </w:r>
      <w:proofErr w:type="spellStart"/>
      <w:r>
        <w:t>Upddate</w:t>
      </w:r>
      <w:proofErr w:type="spellEnd"/>
    </w:p>
  </w:comment>
  <w:comment w:id="14" w:author="Maia Kapur" w:date="2019-06-26T14:22:00Z" w:initials="MK">
    <w:p w14:paraId="1D71CB21" w14:textId="27D00FC7" w:rsidR="00665E9F" w:rsidRDefault="00665E9F">
      <w:pPr>
        <w:pStyle w:val="CommentText"/>
      </w:pPr>
      <w:r>
        <w:rPr>
          <w:rStyle w:val="CommentReference"/>
        </w:rPr>
        <w:annotationRef/>
      </w:r>
      <w:r>
        <w:t>Will do once appendix appr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1D7ED5" w15:done="0"/>
  <w15:commentEx w15:paraId="6733AB7B" w15:paraIdParent="3F1D7ED5" w15:done="0"/>
  <w15:commentEx w15:paraId="7F7EE1A9" w15:done="0"/>
  <w15:commentEx w15:paraId="3C227D26" w15:done="0"/>
  <w15:commentEx w15:paraId="459D8534" w15:done="0"/>
  <w15:commentEx w15:paraId="1D71CB21" w15:paraIdParent="459D85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D7ED5" w16cid:durableId="20BDF152"/>
  <w16cid:commentId w16cid:paraId="6733AB7B" w16cid:durableId="20BDF15C"/>
  <w16cid:commentId w16cid:paraId="7F7EE1A9" w16cid:durableId="20BDFBE2"/>
  <w16cid:commentId w16cid:paraId="459D8534" w16cid:durableId="20BDF153"/>
  <w16cid:commentId w16cid:paraId="1D71CB21" w16cid:durableId="20BDFE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65C14" w14:textId="77777777" w:rsidR="00A415FF" w:rsidRDefault="00A415FF" w:rsidP="001F239F">
      <w:pPr>
        <w:spacing w:line="240" w:lineRule="auto"/>
      </w:pPr>
      <w:r>
        <w:separator/>
      </w:r>
    </w:p>
  </w:endnote>
  <w:endnote w:type="continuationSeparator" w:id="0">
    <w:p w14:paraId="16672CDC" w14:textId="77777777" w:rsidR="00A415FF" w:rsidRDefault="00A415FF"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0806E3" w:rsidRDefault="000806E3">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7FD22D71" w14:textId="77777777" w:rsidR="000806E3" w:rsidRDefault="000806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EB080" w14:textId="77777777" w:rsidR="00A415FF" w:rsidRDefault="00A415FF" w:rsidP="001F239F">
      <w:pPr>
        <w:spacing w:line="240" w:lineRule="auto"/>
      </w:pPr>
      <w:r>
        <w:separator/>
      </w:r>
    </w:p>
  </w:footnote>
  <w:footnote w:type="continuationSeparator" w:id="0">
    <w:p w14:paraId="5D6A3CCA" w14:textId="77777777" w:rsidR="00A415FF" w:rsidRDefault="00A415FF"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504F"/>
    <w:rsid w:val="00176213"/>
    <w:rsid w:val="00192C09"/>
    <w:rsid w:val="001A146D"/>
    <w:rsid w:val="001A2D4F"/>
    <w:rsid w:val="001A6FB3"/>
    <w:rsid w:val="001B23D7"/>
    <w:rsid w:val="001C2C6B"/>
    <w:rsid w:val="001E319E"/>
    <w:rsid w:val="001F239F"/>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6FA"/>
    <w:rsid w:val="004F21CF"/>
    <w:rsid w:val="004F2D38"/>
    <w:rsid w:val="004F388C"/>
    <w:rsid w:val="0050640D"/>
    <w:rsid w:val="00511265"/>
    <w:rsid w:val="00514264"/>
    <w:rsid w:val="005231DF"/>
    <w:rsid w:val="00526B81"/>
    <w:rsid w:val="00531A48"/>
    <w:rsid w:val="00544F67"/>
    <w:rsid w:val="0057595A"/>
    <w:rsid w:val="00587FAD"/>
    <w:rsid w:val="005A41F0"/>
    <w:rsid w:val="005B39C6"/>
    <w:rsid w:val="005B3CD6"/>
    <w:rsid w:val="005B56D9"/>
    <w:rsid w:val="005B593C"/>
    <w:rsid w:val="005D13C2"/>
    <w:rsid w:val="005D1F9C"/>
    <w:rsid w:val="005D5BE6"/>
    <w:rsid w:val="006055D3"/>
    <w:rsid w:val="006123F9"/>
    <w:rsid w:val="00616545"/>
    <w:rsid w:val="00626771"/>
    <w:rsid w:val="00627CE2"/>
    <w:rsid w:val="00633E50"/>
    <w:rsid w:val="00640358"/>
    <w:rsid w:val="0065797E"/>
    <w:rsid w:val="00660368"/>
    <w:rsid w:val="00665E9F"/>
    <w:rsid w:val="006668BB"/>
    <w:rsid w:val="00677FD3"/>
    <w:rsid w:val="006920A2"/>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186B"/>
    <w:rsid w:val="0077345F"/>
    <w:rsid w:val="00773839"/>
    <w:rsid w:val="00775178"/>
    <w:rsid w:val="00781DEE"/>
    <w:rsid w:val="00785965"/>
    <w:rsid w:val="00792E2B"/>
    <w:rsid w:val="007A1BD9"/>
    <w:rsid w:val="007B099E"/>
    <w:rsid w:val="007B2CF3"/>
    <w:rsid w:val="007B4FD6"/>
    <w:rsid w:val="007B7715"/>
    <w:rsid w:val="007C4F92"/>
    <w:rsid w:val="007C6A64"/>
    <w:rsid w:val="007D3428"/>
    <w:rsid w:val="007D66DF"/>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4A54"/>
    <w:rsid w:val="00952953"/>
    <w:rsid w:val="00956348"/>
    <w:rsid w:val="009706E4"/>
    <w:rsid w:val="00976DBF"/>
    <w:rsid w:val="00983FE0"/>
    <w:rsid w:val="00985465"/>
    <w:rsid w:val="009C23E1"/>
    <w:rsid w:val="009E53D5"/>
    <w:rsid w:val="009F12B0"/>
    <w:rsid w:val="009F6E81"/>
    <w:rsid w:val="00A03368"/>
    <w:rsid w:val="00A2138F"/>
    <w:rsid w:val="00A22AB0"/>
    <w:rsid w:val="00A2616C"/>
    <w:rsid w:val="00A413DC"/>
    <w:rsid w:val="00A415CA"/>
    <w:rsid w:val="00A415FF"/>
    <w:rsid w:val="00A41D2F"/>
    <w:rsid w:val="00A4485A"/>
    <w:rsid w:val="00A45FE7"/>
    <w:rsid w:val="00A6238F"/>
    <w:rsid w:val="00A727A0"/>
    <w:rsid w:val="00A84473"/>
    <w:rsid w:val="00A873FB"/>
    <w:rsid w:val="00A875F3"/>
    <w:rsid w:val="00A878C2"/>
    <w:rsid w:val="00A90F25"/>
    <w:rsid w:val="00AB486E"/>
    <w:rsid w:val="00AE1859"/>
    <w:rsid w:val="00AE44B1"/>
    <w:rsid w:val="00B240CD"/>
    <w:rsid w:val="00B479CF"/>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9508E"/>
    <w:rsid w:val="00CA2760"/>
    <w:rsid w:val="00CA30EE"/>
    <w:rsid w:val="00CA3694"/>
    <w:rsid w:val="00CC6D56"/>
    <w:rsid w:val="00CD1ABD"/>
    <w:rsid w:val="00CE3799"/>
    <w:rsid w:val="00CE5099"/>
    <w:rsid w:val="00CE63AF"/>
    <w:rsid w:val="00CF36A9"/>
    <w:rsid w:val="00D0511B"/>
    <w:rsid w:val="00D20F47"/>
    <w:rsid w:val="00D22326"/>
    <w:rsid w:val="00D25F60"/>
    <w:rsid w:val="00D32F4C"/>
    <w:rsid w:val="00D37AF4"/>
    <w:rsid w:val="00D437F5"/>
    <w:rsid w:val="00D44E57"/>
    <w:rsid w:val="00D55CA8"/>
    <w:rsid w:val="00D566DD"/>
    <w:rsid w:val="00D567CA"/>
    <w:rsid w:val="00D5715F"/>
    <w:rsid w:val="00D61EE8"/>
    <w:rsid w:val="00D62A65"/>
    <w:rsid w:val="00D9060A"/>
    <w:rsid w:val="00D93E8F"/>
    <w:rsid w:val="00DA4376"/>
    <w:rsid w:val="00DA7AF5"/>
    <w:rsid w:val="00DB48E0"/>
    <w:rsid w:val="00DB564F"/>
    <w:rsid w:val="00DC2511"/>
    <w:rsid w:val="00E01183"/>
    <w:rsid w:val="00E066C0"/>
    <w:rsid w:val="00E14C10"/>
    <w:rsid w:val="00E373E1"/>
    <w:rsid w:val="00E45816"/>
    <w:rsid w:val="00E528C1"/>
    <w:rsid w:val="00E54778"/>
    <w:rsid w:val="00E62BA5"/>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11BE8"/>
    <w:rsid w:val="00F22F4B"/>
    <w:rsid w:val="00F27D7C"/>
    <w:rsid w:val="00F30774"/>
    <w:rsid w:val="00F323F0"/>
    <w:rsid w:val="00F3649D"/>
    <w:rsid w:val="00F37BDF"/>
    <w:rsid w:val="00F43D94"/>
    <w:rsid w:val="00F609B3"/>
    <w:rsid w:val="00F64BB8"/>
    <w:rsid w:val="00F705A6"/>
    <w:rsid w:val="00F70969"/>
    <w:rsid w:val="00F74C71"/>
    <w:rsid w:val="00F81946"/>
    <w:rsid w:val="00FB1DD4"/>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FDB1A-E32F-4127-9AA1-E6485E684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24</Pages>
  <Words>3338</Words>
  <Characters>1903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24</cp:revision>
  <cp:lastPrinted>2019-06-24T16:44:00Z</cp:lastPrinted>
  <dcterms:created xsi:type="dcterms:W3CDTF">2019-06-26T20:27:00Z</dcterms:created>
  <dcterms:modified xsi:type="dcterms:W3CDTF">2019-06-26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